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38741C" w14:textId="77777777" w:rsidR="007A507A" w:rsidRPr="009B39D6" w:rsidRDefault="007A507A" w:rsidP="00393A9E">
      <w:pPr>
        <w:contextualSpacing/>
        <w:jc w:val="both"/>
        <w:rPr>
          <w:rFonts w:ascii="Calibri" w:eastAsia="Times New Roman" w:hAnsi="Calibri" w:cs="Calibri"/>
          <w:b/>
          <w:bCs/>
        </w:rPr>
      </w:pPr>
      <w:r w:rsidRPr="009B39D6">
        <w:rPr>
          <w:rFonts w:ascii="Calibri" w:eastAsia="Times New Roman" w:hAnsi="Calibri" w:cs="Calibri"/>
          <w:b/>
          <w:bCs/>
        </w:rPr>
        <w:t xml:space="preserve">TITLE: </w:t>
      </w:r>
    </w:p>
    <w:p w14:paraId="56CB64AF" w14:textId="77777777" w:rsidR="00395E0C" w:rsidRPr="009B39D6" w:rsidRDefault="00395E0C" w:rsidP="00393A9E">
      <w:pPr>
        <w:contextualSpacing/>
        <w:jc w:val="both"/>
        <w:rPr>
          <w:b/>
          <w:bCs/>
        </w:rPr>
      </w:pPr>
      <w:r w:rsidRPr="009B39D6">
        <w:rPr>
          <w:rFonts w:ascii="Calibri" w:eastAsia="Times New Roman" w:hAnsi="Calibri" w:cs="Calibri"/>
          <w:b/>
          <w:bCs/>
        </w:rPr>
        <w:t>The Sleep Nullifying A</w:t>
      </w:r>
      <w:r w:rsidR="00D30A0E" w:rsidRPr="009B39D6">
        <w:rPr>
          <w:rFonts w:ascii="Calibri" w:eastAsia="Times New Roman" w:hAnsi="Calibri" w:cs="Calibri"/>
          <w:b/>
          <w:bCs/>
        </w:rPr>
        <w:t>p</w:t>
      </w:r>
      <w:r w:rsidRPr="009B39D6">
        <w:rPr>
          <w:rFonts w:ascii="Calibri" w:eastAsia="Times New Roman" w:hAnsi="Calibri" w:cs="Calibri"/>
          <w:b/>
          <w:bCs/>
        </w:rPr>
        <w:t>paratus: a highly efficient method of sleep depriving Drosophila</w:t>
      </w:r>
    </w:p>
    <w:p w14:paraId="53E279FF" w14:textId="77777777" w:rsidR="009F0197" w:rsidRPr="009B39D6" w:rsidRDefault="009F0197" w:rsidP="00393A9E">
      <w:pPr>
        <w:contextualSpacing/>
        <w:jc w:val="both"/>
      </w:pPr>
    </w:p>
    <w:p w14:paraId="326EFF1C" w14:textId="77777777" w:rsidR="007A507A" w:rsidRPr="009B39D6" w:rsidRDefault="007A507A" w:rsidP="00393A9E">
      <w:pPr>
        <w:contextualSpacing/>
        <w:jc w:val="both"/>
        <w:rPr>
          <w:b/>
          <w:bCs/>
        </w:rPr>
      </w:pPr>
      <w:r w:rsidRPr="009B39D6">
        <w:rPr>
          <w:b/>
          <w:bCs/>
        </w:rPr>
        <w:t xml:space="preserve">AUTHORS: </w:t>
      </w:r>
    </w:p>
    <w:p w14:paraId="673D95FC" w14:textId="77777777" w:rsidR="00395E0C" w:rsidRPr="009B39D6" w:rsidRDefault="00395E0C" w:rsidP="00393A9E">
      <w:pPr>
        <w:contextualSpacing/>
        <w:jc w:val="both"/>
      </w:pPr>
      <w:r w:rsidRPr="009B39D6">
        <w:t>Krishna Melnattur, Ellen Morgan, Vincent Duong, Arjan Kalra and Paul J Shaw</w:t>
      </w:r>
    </w:p>
    <w:p w14:paraId="40AFC2F5" w14:textId="77777777" w:rsidR="00395E0C" w:rsidRPr="009B39D6" w:rsidRDefault="00395E0C" w:rsidP="00393A9E">
      <w:pPr>
        <w:contextualSpacing/>
        <w:jc w:val="both"/>
      </w:pPr>
    </w:p>
    <w:p w14:paraId="31D705C0" w14:textId="5B052A06" w:rsidR="00395E0C" w:rsidRPr="009B39D6" w:rsidRDefault="00395E0C" w:rsidP="00393A9E">
      <w:pPr>
        <w:contextualSpacing/>
        <w:jc w:val="both"/>
      </w:pPr>
      <w:r w:rsidRPr="009B39D6">
        <w:t>Department of Neuroscience, Washington University School of Medicine, St Louis, MO</w:t>
      </w:r>
      <w:r w:rsidR="009F0197" w:rsidRPr="009B39D6">
        <w:t>, USA</w:t>
      </w:r>
    </w:p>
    <w:p w14:paraId="1FFDD113" w14:textId="0A1A28C1" w:rsidR="002D6B1E" w:rsidRPr="009B39D6" w:rsidRDefault="002D6B1E" w:rsidP="00393A9E">
      <w:pPr>
        <w:contextualSpacing/>
        <w:jc w:val="both"/>
      </w:pPr>
    </w:p>
    <w:p w14:paraId="674A7914" w14:textId="77777777" w:rsidR="002D6B1E" w:rsidRPr="009B39D6" w:rsidRDefault="002D6B1E" w:rsidP="00393A9E">
      <w:pPr>
        <w:contextualSpacing/>
        <w:jc w:val="both"/>
      </w:pPr>
      <w:r w:rsidRPr="009B39D6">
        <w:t xml:space="preserve">Krishna Melnattur </w:t>
      </w:r>
      <w:r w:rsidRPr="009B39D6">
        <w:tab/>
      </w:r>
      <w:r w:rsidRPr="009B39D6">
        <w:tab/>
      </w:r>
      <w:hyperlink r:id="rId6" w:history="1">
        <w:r w:rsidRPr="009B39D6">
          <w:rPr>
            <w:rStyle w:val="Hyperlink"/>
            <w:color w:val="auto"/>
          </w:rPr>
          <w:t>melnatturk@wustl.edu</w:t>
        </w:r>
      </w:hyperlink>
    </w:p>
    <w:p w14:paraId="2F13D06E" w14:textId="77777777" w:rsidR="002D6B1E" w:rsidRPr="009B39D6" w:rsidRDefault="002D6B1E" w:rsidP="00393A9E">
      <w:pPr>
        <w:contextualSpacing/>
        <w:jc w:val="both"/>
      </w:pPr>
      <w:r w:rsidRPr="009B39D6">
        <w:t>Ellen Morgan</w:t>
      </w:r>
      <w:r w:rsidRPr="009B39D6">
        <w:tab/>
      </w:r>
      <w:r w:rsidRPr="009B39D6">
        <w:tab/>
      </w:r>
      <w:r w:rsidRPr="009B39D6">
        <w:tab/>
        <w:t>p</w:t>
      </w:r>
      <w:hyperlink r:id="rId7" w:history="1">
        <w:r w:rsidRPr="009B39D6">
          <w:rPr>
            <w:rStyle w:val="Hyperlink"/>
            <w:color w:val="auto"/>
          </w:rPr>
          <w:t>emorgan@wustl.edu</w:t>
        </w:r>
      </w:hyperlink>
    </w:p>
    <w:p w14:paraId="262FCF79" w14:textId="77777777" w:rsidR="002D6B1E" w:rsidRPr="009B39D6" w:rsidRDefault="002D6B1E" w:rsidP="00393A9E">
      <w:pPr>
        <w:contextualSpacing/>
        <w:jc w:val="both"/>
      </w:pPr>
      <w:r w:rsidRPr="009B39D6">
        <w:t>Vincent Duong</w:t>
      </w:r>
      <w:r w:rsidRPr="009B39D6">
        <w:tab/>
      </w:r>
      <w:r w:rsidRPr="009B39D6">
        <w:tab/>
      </w:r>
      <w:r w:rsidRPr="009B39D6">
        <w:tab/>
        <w:t>vincent.t.duong@wustl.edu</w:t>
      </w:r>
    </w:p>
    <w:p w14:paraId="133721B0" w14:textId="77777777" w:rsidR="002D6B1E" w:rsidRPr="009B39D6" w:rsidRDefault="002D6B1E" w:rsidP="00393A9E">
      <w:pPr>
        <w:contextualSpacing/>
        <w:jc w:val="both"/>
      </w:pPr>
      <w:r w:rsidRPr="009B39D6">
        <w:t>Arjan Kalra</w:t>
      </w:r>
      <w:r w:rsidRPr="009B39D6">
        <w:tab/>
      </w:r>
      <w:r w:rsidRPr="009B39D6">
        <w:tab/>
      </w:r>
      <w:r w:rsidRPr="009B39D6">
        <w:tab/>
        <w:t>kalraa@wustl.edu</w:t>
      </w:r>
    </w:p>
    <w:p w14:paraId="21045AF0" w14:textId="77777777" w:rsidR="00395E0C" w:rsidRPr="009B39D6" w:rsidRDefault="00395E0C" w:rsidP="00393A9E">
      <w:pPr>
        <w:contextualSpacing/>
        <w:jc w:val="both"/>
      </w:pPr>
    </w:p>
    <w:p w14:paraId="3F2167E7" w14:textId="77777777" w:rsidR="00395E0C" w:rsidRPr="009B39D6" w:rsidRDefault="007A507A" w:rsidP="00393A9E">
      <w:pPr>
        <w:contextualSpacing/>
        <w:jc w:val="both"/>
        <w:rPr>
          <w:b/>
          <w:bCs/>
        </w:rPr>
      </w:pPr>
      <w:r w:rsidRPr="009B39D6">
        <w:rPr>
          <w:b/>
          <w:bCs/>
        </w:rPr>
        <w:t>CORRESPONDING AUTHOR</w:t>
      </w:r>
      <w:r w:rsidR="00395E0C" w:rsidRPr="009B39D6">
        <w:rPr>
          <w:b/>
          <w:bCs/>
        </w:rPr>
        <w:t xml:space="preserve">: </w:t>
      </w:r>
    </w:p>
    <w:p w14:paraId="7F9BE407" w14:textId="77777777" w:rsidR="00395E0C" w:rsidRPr="009B39D6" w:rsidRDefault="00395E0C" w:rsidP="00393A9E">
      <w:pPr>
        <w:contextualSpacing/>
        <w:jc w:val="both"/>
      </w:pPr>
      <w:r w:rsidRPr="009B39D6">
        <w:t>Paul J Shaw</w:t>
      </w:r>
    </w:p>
    <w:p w14:paraId="6415672F" w14:textId="74EF6B8C" w:rsidR="002A5CD9" w:rsidRPr="009B39D6" w:rsidRDefault="00395E0C" w:rsidP="00393A9E">
      <w:pPr>
        <w:contextualSpacing/>
        <w:jc w:val="both"/>
      </w:pPr>
      <w:r w:rsidRPr="009B39D6">
        <w:t>shawp@wustl.edu</w:t>
      </w:r>
    </w:p>
    <w:p w14:paraId="242463EC" w14:textId="11D4BDBC" w:rsidR="00395E0C" w:rsidRPr="009B39D6" w:rsidRDefault="00395E0C" w:rsidP="00393A9E">
      <w:pPr>
        <w:contextualSpacing/>
        <w:jc w:val="both"/>
      </w:pPr>
    </w:p>
    <w:p w14:paraId="231A1327" w14:textId="0C12662A" w:rsidR="007A507A" w:rsidRPr="009B39D6" w:rsidRDefault="007A507A" w:rsidP="00393A9E">
      <w:pPr>
        <w:contextualSpacing/>
        <w:jc w:val="both"/>
      </w:pPr>
      <w:r w:rsidRPr="009B39D6">
        <w:rPr>
          <w:b/>
          <w:bCs/>
        </w:rPr>
        <w:t>KEYWORDS</w:t>
      </w:r>
      <w:r w:rsidRPr="009B39D6">
        <w:t>:</w:t>
      </w:r>
      <w:r w:rsidR="009B39D6" w:rsidRPr="009B39D6">
        <w:t xml:space="preserve"> </w:t>
      </w:r>
    </w:p>
    <w:p w14:paraId="57F1BCB5" w14:textId="77777777" w:rsidR="002D6B1E" w:rsidRPr="009B39D6" w:rsidRDefault="002D2DAE" w:rsidP="00393A9E">
      <w:pPr>
        <w:contextualSpacing/>
        <w:jc w:val="both"/>
      </w:pPr>
      <w:r w:rsidRPr="009B39D6">
        <w:t>Sleep; Drosophila; Homeostasis; Rebound; Sleep deprivation</w:t>
      </w:r>
      <w:r w:rsidR="007E4C21" w:rsidRPr="009B39D6">
        <w:t>; Sleep restriction</w:t>
      </w:r>
      <w:r w:rsidRPr="009B39D6">
        <w:t xml:space="preserve"> </w:t>
      </w:r>
      <w:r w:rsidRPr="009B39D6">
        <w:br/>
      </w:r>
      <w:r w:rsidRPr="009B39D6">
        <w:br/>
      </w:r>
      <w:r w:rsidR="007A507A" w:rsidRPr="009B39D6">
        <w:rPr>
          <w:b/>
          <w:bCs/>
        </w:rPr>
        <w:t>SUMMARY:</w:t>
      </w:r>
      <w:r w:rsidR="009F0197" w:rsidRPr="009B39D6">
        <w:br/>
      </w:r>
      <w:r w:rsidR="007A507A" w:rsidRPr="009B39D6">
        <w:t>Sleep deprivation is a powerful tool to investigate sleep function and regulation. We describe a protocol</w:t>
      </w:r>
      <w:r w:rsidR="00E46575" w:rsidRPr="009B39D6">
        <w:t xml:space="preserve"> to</w:t>
      </w:r>
      <w:r w:rsidR="007A507A" w:rsidRPr="009B39D6">
        <w:t xml:space="preserve"> sleep depriv</w:t>
      </w:r>
      <w:r w:rsidR="00E46575" w:rsidRPr="009B39D6">
        <w:t>e</w:t>
      </w:r>
      <w:r w:rsidR="007A507A" w:rsidRPr="009B39D6">
        <w:t xml:space="preserve"> </w:t>
      </w:r>
      <w:r w:rsidR="007A507A" w:rsidRPr="009B39D6">
        <w:rPr>
          <w:i/>
          <w:iCs/>
        </w:rPr>
        <w:t>Drosophila</w:t>
      </w:r>
      <w:r w:rsidR="007A507A" w:rsidRPr="009B39D6">
        <w:t xml:space="preserve"> using the Sleep Nullifying Apparatus,</w:t>
      </w:r>
      <w:r w:rsidR="006A694A" w:rsidRPr="009B39D6">
        <w:t xml:space="preserve"> </w:t>
      </w:r>
      <w:r w:rsidR="00E46575" w:rsidRPr="009B39D6">
        <w:t>and to determine the extent of rebound sleep induced by deprivation.</w:t>
      </w:r>
    </w:p>
    <w:p w14:paraId="2FC7414F" w14:textId="19296C90" w:rsidR="00395E0C" w:rsidRPr="009B39D6" w:rsidRDefault="009F0197" w:rsidP="00393A9E">
      <w:pPr>
        <w:contextualSpacing/>
        <w:jc w:val="both"/>
      </w:pPr>
      <w:r w:rsidRPr="009B39D6">
        <w:br/>
      </w:r>
      <w:r w:rsidR="007A507A" w:rsidRPr="009B39D6">
        <w:rPr>
          <w:b/>
          <w:bCs/>
        </w:rPr>
        <w:t>ABSTRACT</w:t>
      </w:r>
      <w:r w:rsidR="007A507A" w:rsidRPr="009B39D6">
        <w:t>:</w:t>
      </w:r>
    </w:p>
    <w:p w14:paraId="0A215243" w14:textId="7813ACBC" w:rsidR="00395E0C" w:rsidRPr="009B39D6" w:rsidRDefault="00395E0C" w:rsidP="00393A9E">
      <w:pPr>
        <w:contextualSpacing/>
        <w:jc w:val="both"/>
        <w:rPr>
          <w:rFonts w:ascii="Calibri" w:hAnsi="Calibri" w:cs="Calibri"/>
        </w:rPr>
      </w:pPr>
      <w:r w:rsidRPr="009B39D6">
        <w:rPr>
          <w:rFonts w:ascii="Calibri" w:hAnsi="Calibri" w:cs="Calibri"/>
        </w:rPr>
        <w:t xml:space="preserve">Sleep homeostasis, the increase in sleep observed following sleep loss, is one of the defining criteria used to identify sleep throughout the animal kingdom. As a consequence, sleep deprivation and sleep restriction are powerful tools that are commonly used to provide insight into sleep function. Nonetheless, sleep deprivation experiments are inherently problematic in that the deprivation stimulus itself may be the cause of observed changes in physiology and behavior. Accordingly, successful sleep deprivation techniques should keep animals awake and, ideally, result in a robust sleep rebound without also inducing a large number of unintended consequences. Here, we describe a sleep deprivation technique for </w:t>
      </w:r>
      <w:r w:rsidRPr="009B39D6">
        <w:rPr>
          <w:rFonts w:ascii="Calibri" w:hAnsi="Calibri" w:cs="Calibri"/>
          <w:i/>
        </w:rPr>
        <w:t>Drosophila melanogaster</w:t>
      </w:r>
      <w:r w:rsidRPr="009B39D6">
        <w:rPr>
          <w:rFonts w:ascii="Calibri" w:hAnsi="Calibri" w:cs="Calibri"/>
        </w:rPr>
        <w:t>. The Sleep Nullifying Apparatus (SNAP) administers a stimulus every 10</w:t>
      </w:r>
      <w:r w:rsidR="002D6B1E" w:rsidRPr="009B39D6">
        <w:rPr>
          <w:rFonts w:ascii="Calibri" w:hAnsi="Calibri" w:cs="Calibri"/>
        </w:rPr>
        <w:t xml:space="preserve"> </w:t>
      </w:r>
      <w:r w:rsidRPr="009B39D6">
        <w:rPr>
          <w:rFonts w:ascii="Calibri" w:hAnsi="Calibri" w:cs="Calibri"/>
        </w:rPr>
        <w:t>s to induce negative geotaxis. Although the stimulus is predictable, the SNAP effectively prevents &gt;95% of nighttime sleep even in flies with high sleep drive. Importantly, the subsequent homeostatic response is very similar to that achieved using hand-deprivation. The timing and spacing of the stimuli can be modified to minimize sleep loss and thus examine non-specific effects of the stimulus on physiology and behavior. The SNAP can also be used for sleep restriction and to assess arousal thresholds. The SNAP is a powerful sleep disruption technique that can be used to better understand sleep function.</w:t>
      </w:r>
    </w:p>
    <w:p w14:paraId="3B5D90A8" w14:textId="77777777" w:rsidR="00395E0C" w:rsidRPr="009B39D6" w:rsidRDefault="00395E0C" w:rsidP="00393A9E">
      <w:pPr>
        <w:contextualSpacing/>
        <w:jc w:val="both"/>
      </w:pPr>
    </w:p>
    <w:p w14:paraId="538C229C" w14:textId="081106F3" w:rsidR="005D42F1" w:rsidRPr="009B39D6" w:rsidRDefault="007A507A" w:rsidP="00393A9E">
      <w:pPr>
        <w:contextualSpacing/>
        <w:jc w:val="both"/>
        <w:rPr>
          <w:b/>
          <w:bCs/>
        </w:rPr>
      </w:pPr>
      <w:r w:rsidRPr="009B39D6">
        <w:rPr>
          <w:b/>
          <w:bCs/>
        </w:rPr>
        <w:t>INTRODUCTION</w:t>
      </w:r>
    </w:p>
    <w:p w14:paraId="2FF06EF1" w14:textId="77777777" w:rsidR="002D0925" w:rsidRPr="009B39D6" w:rsidRDefault="005D42F1" w:rsidP="00393A9E">
      <w:pPr>
        <w:contextualSpacing/>
        <w:jc w:val="both"/>
      </w:pPr>
      <w:r w:rsidRPr="009B39D6">
        <w:t>Sleep is near universal in animals, yet its function remains unclear. Sleep homeostasis, the compensatory increase in sleep following sleep deprivation, is a defining property of sleep, that has been</w:t>
      </w:r>
      <w:r w:rsidR="00EC1904" w:rsidRPr="009B39D6">
        <w:t xml:space="preserve"> used</w:t>
      </w:r>
      <w:r w:rsidRPr="009B39D6">
        <w:t xml:space="preserve"> to characterize sleep states in a number of animals</w:t>
      </w:r>
      <w:r w:rsidR="000017B8" w:rsidRPr="009B39D6">
        <w:fldChar w:fldCharType="begin">
          <w:fldData xml:space="preserve">PEVuZE5vdGU+PENpdGU+PEF1dGhvcj5OYXRoPC9BdXRob3I+PFllYXI+MjAxNzwvWWVhcj48UmVj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</w:fldData>
        </w:fldChar>
      </w:r>
      <w:r w:rsidR="00AA0BF1" w:rsidRPr="009B39D6">
        <w:instrText xml:space="preserve"> ADDIN EN.CITE </w:instrText>
      </w:r>
      <w:r w:rsidR="00AA0BF1" w:rsidRPr="009B39D6">
        <w:fldChar w:fldCharType="begin">
          <w:fldData xml:space="preserve">PEVuZE5vdGU+PENpdGU+PEF1dGhvcj5OYXRoPC9BdXRob3I+PFllYXI+MjAxNzwvWWVhcj48UmVj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</w:fldData>
        </w:fldChar>
      </w:r>
      <w:r w:rsidR="00AA0BF1" w:rsidRPr="009B39D6">
        <w:instrText xml:space="preserve"> ADDIN EN.CITE.DATA </w:instrText>
      </w:r>
      <w:r w:rsidR="00AA0BF1" w:rsidRPr="009B39D6">
        <w:fldChar w:fldCharType="end"/>
      </w:r>
      <w:r w:rsidR="000017B8" w:rsidRPr="009B39D6">
        <w:fldChar w:fldCharType="separate"/>
      </w:r>
      <w:r w:rsidR="00F81FF0" w:rsidRPr="009B39D6">
        <w:rPr>
          <w:noProof/>
          <w:vertAlign w:val="superscript"/>
        </w:rPr>
        <w:t>1-5</w:t>
      </w:r>
      <w:r w:rsidR="000017B8" w:rsidRPr="009B39D6">
        <w:fldChar w:fldCharType="end"/>
      </w:r>
      <w:r w:rsidRPr="009B39D6">
        <w:t xml:space="preserve">. </w:t>
      </w:r>
      <w:r w:rsidR="00DF7587" w:rsidRPr="009B39D6">
        <w:br/>
      </w:r>
      <w:r w:rsidR="00DF7587" w:rsidRPr="009B39D6">
        <w:lastRenderedPageBreak/>
        <w:br/>
      </w:r>
      <w:r w:rsidR="009B1B51" w:rsidRPr="009B39D6">
        <w:t>Sleep in the</w:t>
      </w:r>
      <w:r w:rsidR="001207F2" w:rsidRPr="009B39D6">
        <w:t xml:space="preserve"> fly </w:t>
      </w:r>
      <w:r w:rsidR="00073322" w:rsidRPr="009B39D6">
        <w:t>has</w:t>
      </w:r>
      <w:r w:rsidR="009B1B51" w:rsidRPr="009B39D6">
        <w:t xml:space="preserve"> many similarities with human sleep, including a robust homeostatic response to sleep loss</w:t>
      </w:r>
      <w:r w:rsidR="00954608" w:rsidRPr="009B39D6">
        <w:fldChar w:fldCharType="begin">
          <w:fldData xml:space="preserve">PEVuZE5vdGU+PENpdGU+PEF1dGhvcj5TaGF3PC9BdXRob3I+PFllYXI+MjAwMDwvWWVhcj48UmVj
TnVtPjI5PC9SZWNOdW0+PERpc3BsYXlUZXh0PjxzdHlsZSBmYWNlPSJzdXBlcnNjcmlwdCI+NCw1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SGVuZHJpY2tzPC9BdXRo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</w:fldData>
        </w:fldChar>
      </w:r>
      <w:r w:rsidR="00F81FF0" w:rsidRPr="009B39D6">
        <w:instrText xml:space="preserve"> ADDIN EN.CITE </w:instrText>
      </w:r>
      <w:r w:rsidR="00F81FF0" w:rsidRPr="009B39D6">
        <w:fldChar w:fldCharType="begin">
          <w:fldData xml:space="preserve">PEVuZE5vdGU+PENpdGU+PEF1dGhvcj5TaGF3PC9BdXRob3I+PFllYXI+MjAwMDwvWWVhcj48UmVj
TnVtPjI5PC9SZWNOdW0+PERpc3BsYXlUZXh0PjxzdHlsZSBmYWNlPSJzdXBlcnNjcmlwdCI+NCw1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SGVuZHJpY2tzPC9BdXRo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</w:fldData>
        </w:fldChar>
      </w:r>
      <w:r w:rsidR="00F81FF0" w:rsidRPr="009B39D6">
        <w:instrText xml:space="preserve"> ADDIN EN.CITE.DATA </w:instrText>
      </w:r>
      <w:r w:rsidR="00F81FF0" w:rsidRPr="009B39D6">
        <w:fldChar w:fldCharType="end"/>
      </w:r>
      <w:r w:rsidR="00954608" w:rsidRPr="009B39D6">
        <w:fldChar w:fldCharType="separate"/>
      </w:r>
      <w:r w:rsidR="00F81FF0" w:rsidRPr="009B39D6">
        <w:rPr>
          <w:noProof/>
          <w:vertAlign w:val="superscript"/>
        </w:rPr>
        <w:t>4,5</w:t>
      </w:r>
      <w:r w:rsidR="00954608" w:rsidRPr="009B39D6">
        <w:fldChar w:fldCharType="end"/>
      </w:r>
      <w:r w:rsidR="009B1B51" w:rsidRPr="009B39D6">
        <w:t>.</w:t>
      </w:r>
      <w:r w:rsidR="00DF7587" w:rsidRPr="009B39D6">
        <w:t xml:space="preserve"> </w:t>
      </w:r>
      <w:r w:rsidR="00073322" w:rsidRPr="009B39D6">
        <w:t xml:space="preserve">Numerous studies of sleep in the fly have used sleep deprivation both to infer sleep function by examining the adverse consequences that accrue from extended waking, and to </w:t>
      </w:r>
      <w:r w:rsidR="004A1671" w:rsidRPr="009B39D6">
        <w:t>understand</w:t>
      </w:r>
      <w:r w:rsidR="00BE362D" w:rsidRPr="009B39D6">
        <w:t xml:space="preserve"> sleep regulation by determining</w:t>
      </w:r>
      <w:r w:rsidR="004A1671" w:rsidRPr="009B39D6">
        <w:t xml:space="preserve"> the neurobiological mechanisms controlling the homeostatic regulation of sleep</w:t>
      </w:r>
      <w:r w:rsidR="009B1B51" w:rsidRPr="009B39D6">
        <w:t>. Thus sleep deprived flies were shown to exhibit impairments in learning and memory</w:t>
      </w:r>
      <w:r w:rsidR="00351A86" w:rsidRPr="009B39D6">
        <w:fldChar w:fldCharType="begin">
          <w:fldData xml:space="preserve">PEVuZE5vdGU+PENpdGU+PEF1dGhvcj5HYW5ndWx5LUZpdHpnZXJhbGQ8L0F1dGhvcj48WWVhcj4y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</w:fldData>
        </w:fldChar>
      </w:r>
      <w:r w:rsidR="00D03E53" w:rsidRPr="009B39D6">
        <w:instrText xml:space="preserve"> ADDIN EN.CITE </w:instrText>
      </w:r>
      <w:r w:rsidR="00D03E53" w:rsidRPr="009B39D6">
        <w:fldChar w:fldCharType="begin">
          <w:fldData xml:space="preserve">PEVuZE5vdGU+PENpdGU+PEF1dGhvcj5HYW5ndWx5LUZpdHpnZXJhbGQ8L0F1dGhvcj48WWVhcj4y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</w:fldData>
        </w:fldChar>
      </w:r>
      <w:r w:rsidR="00D03E53" w:rsidRPr="009B39D6">
        <w:instrText xml:space="preserve"> ADDIN EN.CITE.DATA </w:instrText>
      </w:r>
      <w:r w:rsidR="00D03E53" w:rsidRPr="009B39D6">
        <w:fldChar w:fldCharType="end"/>
      </w:r>
      <w:r w:rsidR="00351A86" w:rsidRPr="009B39D6">
        <w:fldChar w:fldCharType="separate"/>
      </w:r>
      <w:r w:rsidR="00351A86" w:rsidRPr="009B39D6">
        <w:rPr>
          <w:noProof/>
          <w:vertAlign w:val="superscript"/>
        </w:rPr>
        <w:t>6-12</w:t>
      </w:r>
      <w:r w:rsidR="00351A86" w:rsidRPr="009B39D6">
        <w:fldChar w:fldCharType="end"/>
      </w:r>
      <w:r w:rsidR="009B1B51" w:rsidRPr="009B39D6">
        <w:t xml:space="preserve">, </w:t>
      </w:r>
      <w:r w:rsidR="002E5796" w:rsidRPr="009B39D6">
        <w:t>structural</w:t>
      </w:r>
      <w:r w:rsidR="009B1B51" w:rsidRPr="009B39D6">
        <w:t xml:space="preserve"> plasticity</w:t>
      </w:r>
      <w:r w:rsidR="002E5796" w:rsidRPr="009B39D6">
        <w:fldChar w:fldCharType="begin">
          <w:fldData xml:space="preserve">PEVuZE5vdGU+PENpdGU+PEF1dGhvcj5Eb25sZWE8L0F1dGhvcj48WWVhcj4yMDA5PC9ZZWFyPjxS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</w:fldData>
        </w:fldChar>
      </w:r>
      <w:r w:rsidR="00351A86" w:rsidRPr="009B39D6">
        <w:instrText xml:space="preserve"> ADDIN EN.CITE </w:instrText>
      </w:r>
      <w:r w:rsidR="00351A86" w:rsidRPr="009B39D6">
        <w:fldChar w:fldCharType="begin">
          <w:fldData xml:space="preserve">PEVuZE5vdGU+PENpdGU+PEF1dGhvcj5Eb25sZWE8L0F1dGhvcj48WWVhcj4yMDA5PC9ZZWFyPjxS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</w:fldData>
        </w:fldChar>
      </w:r>
      <w:r w:rsidR="00351A86" w:rsidRPr="009B39D6">
        <w:instrText xml:space="preserve"> ADDIN EN.CITE.DATA </w:instrText>
      </w:r>
      <w:r w:rsidR="00351A86" w:rsidRPr="009B39D6">
        <w:fldChar w:fldCharType="end"/>
      </w:r>
      <w:r w:rsidR="002E5796" w:rsidRPr="009B39D6">
        <w:fldChar w:fldCharType="separate"/>
      </w:r>
      <w:r w:rsidR="00351A86" w:rsidRPr="009B39D6">
        <w:rPr>
          <w:noProof/>
          <w:vertAlign w:val="superscript"/>
        </w:rPr>
        <w:t>13-15</w:t>
      </w:r>
      <w:r w:rsidR="002E5796" w:rsidRPr="009B39D6">
        <w:fldChar w:fldCharType="end"/>
      </w:r>
      <w:r w:rsidR="009B1B51" w:rsidRPr="009B39D6">
        <w:t xml:space="preserve">, </w:t>
      </w:r>
      <w:r w:rsidR="00805E84" w:rsidRPr="009B39D6">
        <w:t>visual attention</w:t>
      </w:r>
      <w:r w:rsidR="00954608" w:rsidRPr="009B39D6">
        <w:fldChar w:fldCharType="begin">
          <w:fldData xml:space="preserve">PEVuZE5vdGU+PENpdGU+PEF1dGhvcj5LaXJzemVuYmxhdDwvQXV0aG9yPjxZZWFyPjIwMTg8L1ll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</w:fldData>
        </w:fldChar>
      </w:r>
      <w:r w:rsidR="00351A86" w:rsidRPr="009B39D6">
        <w:instrText xml:space="preserve"> ADDIN EN.CITE </w:instrText>
      </w:r>
      <w:r w:rsidR="00351A86" w:rsidRPr="009B39D6">
        <w:fldChar w:fldCharType="begin">
          <w:fldData xml:space="preserve">PEVuZE5vdGU+PENpdGU+PEF1dGhvcj5LaXJzemVuYmxhdDwvQXV0aG9yPjxZZWFyPjIwMTg8L1ll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</w:fldData>
        </w:fldChar>
      </w:r>
      <w:r w:rsidR="00351A86" w:rsidRPr="009B39D6">
        <w:instrText xml:space="preserve"> ADDIN EN.CITE.DATA </w:instrText>
      </w:r>
      <w:r w:rsidR="00351A86" w:rsidRPr="009B39D6">
        <w:fldChar w:fldCharType="end"/>
      </w:r>
      <w:r w:rsidR="00954608" w:rsidRPr="009B39D6">
        <w:fldChar w:fldCharType="separate"/>
      </w:r>
      <w:r w:rsidR="00351A86" w:rsidRPr="009B39D6">
        <w:rPr>
          <w:noProof/>
          <w:vertAlign w:val="superscript"/>
        </w:rPr>
        <w:t>16</w:t>
      </w:r>
      <w:r w:rsidR="00954608" w:rsidRPr="009B39D6">
        <w:fldChar w:fldCharType="end"/>
      </w:r>
      <w:r w:rsidR="00805E84" w:rsidRPr="009B39D6">
        <w:t xml:space="preserve">, </w:t>
      </w:r>
      <w:r w:rsidR="004F30FA" w:rsidRPr="009B39D6">
        <w:t>recovery from neuronal injury</w:t>
      </w:r>
      <w:r w:rsidR="00F81FF0" w:rsidRPr="009B39D6">
        <w:fldChar w:fldCharType="begin">
          <w:fldData xml:space="preserve">PEVuZE5vdGU+PENpdGU+PEF1dGhvcj5TaW5naDwvQXV0aG9yPjxZZWFyPjIwMjA8L1llYXI+PFJl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</w:fldData>
        </w:fldChar>
      </w:r>
      <w:r w:rsidR="00351A86" w:rsidRPr="009B39D6">
        <w:instrText xml:space="preserve"> ADDIN EN.CITE </w:instrText>
      </w:r>
      <w:r w:rsidR="00351A86" w:rsidRPr="009B39D6">
        <w:fldChar w:fldCharType="begin">
          <w:fldData xml:space="preserve">PEVuZE5vdGU+PENpdGU+PEF1dGhvcj5TaW5naDwvQXV0aG9yPjxZZWFyPjIwMjA8L1llYXI+PFJl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</w:fldData>
        </w:fldChar>
      </w:r>
      <w:r w:rsidR="00351A86" w:rsidRPr="009B39D6">
        <w:instrText xml:space="preserve"> ADDIN EN.CITE.DATA </w:instrText>
      </w:r>
      <w:r w:rsidR="00351A86" w:rsidRPr="009B39D6">
        <w:fldChar w:fldCharType="end"/>
      </w:r>
      <w:r w:rsidR="00F81FF0" w:rsidRPr="009B39D6">
        <w:fldChar w:fldCharType="separate"/>
      </w:r>
      <w:r w:rsidR="00351A86" w:rsidRPr="009B39D6">
        <w:rPr>
          <w:noProof/>
          <w:vertAlign w:val="superscript"/>
        </w:rPr>
        <w:t>17,18</w:t>
      </w:r>
      <w:r w:rsidR="00F81FF0" w:rsidRPr="009B39D6">
        <w:fldChar w:fldCharType="end"/>
      </w:r>
      <w:r w:rsidR="004F30FA" w:rsidRPr="009B39D6">
        <w:t xml:space="preserve">, </w:t>
      </w:r>
      <w:r w:rsidR="00F81FF0" w:rsidRPr="009B39D6">
        <w:t>mating and aggressive behaviors</w:t>
      </w:r>
      <w:r w:rsidR="00F81FF0" w:rsidRPr="009B39D6">
        <w:fldChar w:fldCharType="begin">
          <w:fldData xml:space="preserve">PEVuZE5vdGU+PENpdGU+PEF1dGhvcj5LYXlzZXI8L0F1dGhvcj48WWVhcj4yMDE0PC9ZZWFyPjxS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</w:fldData>
        </w:fldChar>
      </w:r>
      <w:r w:rsidR="00351A86" w:rsidRPr="009B39D6">
        <w:instrText xml:space="preserve"> ADDIN EN.CITE </w:instrText>
      </w:r>
      <w:r w:rsidR="00351A86" w:rsidRPr="009B39D6">
        <w:fldChar w:fldCharType="begin">
          <w:fldData xml:space="preserve">PEVuZE5vdGU+PENpdGU+PEF1dGhvcj5LYXlzZXI8L0F1dGhvcj48WWVhcj4yMDE0PC9ZZWFyPjxS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</w:fldData>
        </w:fldChar>
      </w:r>
      <w:r w:rsidR="00351A86" w:rsidRPr="009B39D6">
        <w:instrText xml:space="preserve"> ADDIN EN.CITE.DATA </w:instrText>
      </w:r>
      <w:r w:rsidR="00351A86" w:rsidRPr="009B39D6">
        <w:fldChar w:fldCharType="end"/>
      </w:r>
      <w:r w:rsidR="00F81FF0" w:rsidRPr="009B39D6">
        <w:fldChar w:fldCharType="separate"/>
      </w:r>
      <w:r w:rsidR="00351A86" w:rsidRPr="009B39D6">
        <w:rPr>
          <w:noProof/>
          <w:vertAlign w:val="superscript"/>
        </w:rPr>
        <w:t>19,20</w:t>
      </w:r>
      <w:r w:rsidR="00F81FF0" w:rsidRPr="009B39D6">
        <w:fldChar w:fldCharType="end"/>
      </w:r>
      <w:r w:rsidR="00F81FF0" w:rsidRPr="009B39D6">
        <w:t xml:space="preserve">, </w:t>
      </w:r>
      <w:r w:rsidR="00F95755" w:rsidRPr="009B39D6">
        <w:t>cell proliferation</w:t>
      </w:r>
      <w:r w:rsidR="00CA381D" w:rsidRPr="009B39D6">
        <w:fldChar w:fldCharType="begin">
          <w:fldData xml:space="preserve">PEVuZE5vdGU+PENpdGU+PEF1dGhvcj5TenVwZXJhazwvQXV0aG9yPjxZZWFyPjIwMTg8L1llYXI+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</w:fldData>
        </w:fldChar>
      </w:r>
      <w:r w:rsidR="00351A86" w:rsidRPr="009B39D6">
        <w:instrText xml:space="preserve"> ADDIN EN.CITE </w:instrText>
      </w:r>
      <w:r w:rsidR="00351A86" w:rsidRPr="009B39D6">
        <w:fldChar w:fldCharType="begin">
          <w:fldData xml:space="preserve">PEVuZE5vdGU+PENpdGU+PEF1dGhvcj5TenVwZXJhazwvQXV0aG9yPjxZZWFyPjIwMTg8L1llYXI+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</w:fldData>
        </w:fldChar>
      </w:r>
      <w:r w:rsidR="00351A86" w:rsidRPr="009B39D6">
        <w:instrText xml:space="preserve"> ADDIN EN.CITE.DATA </w:instrText>
      </w:r>
      <w:r w:rsidR="00351A86" w:rsidRPr="009B39D6">
        <w:fldChar w:fldCharType="end"/>
      </w:r>
      <w:r w:rsidR="00CA381D" w:rsidRPr="009B39D6">
        <w:fldChar w:fldCharType="separate"/>
      </w:r>
      <w:r w:rsidR="00351A86" w:rsidRPr="009B39D6">
        <w:rPr>
          <w:noProof/>
          <w:vertAlign w:val="superscript"/>
        </w:rPr>
        <w:t>21</w:t>
      </w:r>
      <w:r w:rsidR="00CA381D" w:rsidRPr="009B39D6">
        <w:fldChar w:fldCharType="end"/>
      </w:r>
      <w:r w:rsidR="009B1B51" w:rsidRPr="009B39D6">
        <w:t xml:space="preserve">, </w:t>
      </w:r>
      <w:r w:rsidR="007E4C21" w:rsidRPr="009B39D6">
        <w:t xml:space="preserve">and </w:t>
      </w:r>
      <w:r w:rsidR="00BE3CA3" w:rsidRPr="009B39D6">
        <w:t>responses to oxidative stress</w:t>
      </w:r>
      <w:r w:rsidR="00EB3A41" w:rsidRPr="009B39D6">
        <w:fldChar w:fldCharType="begin">
          <w:fldData xml:space="preserve">PEVuZE5vdGU+PENpdGU+PEF1dGhvcj5WYWNjYXJvPC9BdXRob3I+PFllYXI+MjAyMDwvWWVhcj48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</w:fldData>
        </w:fldChar>
      </w:r>
      <w:r w:rsidR="00351A86" w:rsidRPr="009B39D6">
        <w:instrText xml:space="preserve"> ADDIN EN.CITE </w:instrText>
      </w:r>
      <w:r w:rsidR="00351A86" w:rsidRPr="009B39D6">
        <w:fldChar w:fldCharType="begin">
          <w:fldData xml:space="preserve">PEVuZE5vdGU+PENpdGU+PEF1dGhvcj5WYWNjYXJvPC9BdXRob3I+PFllYXI+MjAyMDwvWWVhcj48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</w:fldData>
        </w:fldChar>
      </w:r>
      <w:r w:rsidR="00351A86" w:rsidRPr="009B39D6">
        <w:instrText xml:space="preserve"> ADDIN EN.CITE.DATA </w:instrText>
      </w:r>
      <w:r w:rsidR="00351A86" w:rsidRPr="009B39D6">
        <w:fldChar w:fldCharType="end"/>
      </w:r>
      <w:r w:rsidR="00EB3A41" w:rsidRPr="009B39D6">
        <w:fldChar w:fldCharType="separate"/>
      </w:r>
      <w:r w:rsidR="00351A86" w:rsidRPr="009B39D6">
        <w:rPr>
          <w:noProof/>
          <w:vertAlign w:val="superscript"/>
        </w:rPr>
        <w:t>22,23</w:t>
      </w:r>
      <w:r w:rsidR="00EB3A41" w:rsidRPr="009B39D6">
        <w:fldChar w:fldCharType="end"/>
      </w:r>
      <w:r w:rsidR="00BE3CA3" w:rsidRPr="009B39D6">
        <w:t xml:space="preserve"> to name a few. Further, investi</w:t>
      </w:r>
      <w:r w:rsidR="00812780" w:rsidRPr="009B39D6">
        <w:t xml:space="preserve">gations into </w:t>
      </w:r>
      <w:r w:rsidR="00BE362D" w:rsidRPr="009B39D6">
        <w:t xml:space="preserve">the neurobiological mechanisms controlling </w:t>
      </w:r>
      <w:r w:rsidR="00812780" w:rsidRPr="009B39D6">
        <w:t>rebound sleep ha</w:t>
      </w:r>
      <w:r w:rsidR="00D0261F" w:rsidRPr="009B39D6">
        <w:t>ve</w:t>
      </w:r>
      <w:r w:rsidR="00812780" w:rsidRPr="009B39D6">
        <w:t xml:space="preserve"> yielded critical insights </w:t>
      </w:r>
      <w:r w:rsidR="00D0261F" w:rsidRPr="009B39D6">
        <w:t>into the</w:t>
      </w:r>
      <w:r w:rsidR="00C90A57" w:rsidRPr="009B39D6">
        <w:t xml:space="preserve"> neuronal machinery that constitutes the sleep homeostat</w:t>
      </w:r>
      <w:r w:rsidR="00E77692" w:rsidRPr="009B39D6">
        <w:fldChar w:fldCharType="begin">
          <w:fldData xml:space="preserve">PEVuZE5vdGU+PENpdGU+PEF1dGhvcj5Eb25sZWE8L0F1dGhvcj48WWVhcj4yMDExPC9ZZWFyPjxS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</w:fldData>
        </w:fldChar>
      </w:r>
      <w:r w:rsidR="00351A86" w:rsidRPr="009B39D6">
        <w:instrText xml:space="preserve"> ADDIN EN.CITE </w:instrText>
      </w:r>
      <w:r w:rsidR="00351A86" w:rsidRPr="009B39D6">
        <w:fldChar w:fldCharType="begin">
          <w:fldData xml:space="preserve">PEVuZE5vdGU+PENpdGU+PEF1dGhvcj5Eb25sZWE8L0F1dGhvcj48WWVhcj4yMDExPC9ZZWFyPjxS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</w:fldData>
        </w:fldChar>
      </w:r>
      <w:r w:rsidR="00351A86" w:rsidRPr="009B39D6">
        <w:instrText xml:space="preserve"> ADDIN EN.CITE.DATA </w:instrText>
      </w:r>
      <w:r w:rsidR="00351A86" w:rsidRPr="009B39D6">
        <w:fldChar w:fldCharType="end"/>
      </w:r>
      <w:r w:rsidR="00E77692" w:rsidRPr="009B39D6">
        <w:fldChar w:fldCharType="separate"/>
      </w:r>
      <w:r w:rsidR="00351A86" w:rsidRPr="009B39D6">
        <w:rPr>
          <w:noProof/>
          <w:vertAlign w:val="superscript"/>
        </w:rPr>
        <w:t>8,9,23-29</w:t>
      </w:r>
      <w:r w:rsidR="00E77692" w:rsidRPr="009B39D6">
        <w:fldChar w:fldCharType="end"/>
      </w:r>
      <w:r w:rsidR="00C90A57" w:rsidRPr="009B39D6">
        <w:t xml:space="preserve">. Finally, </w:t>
      </w:r>
      <w:r w:rsidR="00EC1904" w:rsidRPr="009B39D6">
        <w:t xml:space="preserve">in addition to revealing fundamental </w:t>
      </w:r>
      <w:r w:rsidR="004A1671" w:rsidRPr="009B39D6">
        <w:t xml:space="preserve">insights </w:t>
      </w:r>
      <w:r w:rsidR="00EC1904" w:rsidRPr="009B39D6">
        <w:t xml:space="preserve">into sleep function in healthy animals, </w:t>
      </w:r>
      <w:r w:rsidR="00C90A57" w:rsidRPr="009B39D6">
        <w:t>sleep deprivation studies have</w:t>
      </w:r>
      <w:r w:rsidR="004A1671" w:rsidRPr="009B39D6">
        <w:t xml:space="preserve"> also</w:t>
      </w:r>
      <w:r w:rsidR="00C90A57" w:rsidRPr="009B39D6">
        <w:t xml:space="preserve"> informed insights into sleep function in diseased states</w:t>
      </w:r>
      <w:r w:rsidR="00E160FB" w:rsidRPr="009B39D6">
        <w:fldChar w:fldCharType="begin">
          <w:fldData xml:space="preserve">PEVuZE5vdGU+PENpdGU+PEF1dGhvcj5TZXVnbmV0PC9BdXRob3I+PFllYXI+MjAwOTwvWWVhcj48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</w:fldData>
        </w:fldChar>
      </w:r>
      <w:r w:rsidR="00351A86" w:rsidRPr="009B39D6">
        <w:instrText xml:space="preserve"> ADDIN EN.CITE </w:instrText>
      </w:r>
      <w:r w:rsidR="00351A86" w:rsidRPr="009B39D6">
        <w:fldChar w:fldCharType="begin">
          <w:fldData xml:space="preserve">PEVuZE5vdGU+PENpdGU+PEF1dGhvcj5TZXVnbmV0PC9BdXRob3I+PFllYXI+MjAwOTwvWWVhcj48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</w:fldData>
        </w:fldChar>
      </w:r>
      <w:r w:rsidR="00351A86" w:rsidRPr="009B39D6">
        <w:instrText xml:space="preserve"> ADDIN EN.CITE.DATA </w:instrText>
      </w:r>
      <w:r w:rsidR="00351A86" w:rsidRPr="009B39D6">
        <w:fldChar w:fldCharType="end"/>
      </w:r>
      <w:r w:rsidR="00E160FB" w:rsidRPr="009B39D6">
        <w:fldChar w:fldCharType="separate"/>
      </w:r>
      <w:r w:rsidR="00351A86" w:rsidRPr="009B39D6">
        <w:rPr>
          <w:noProof/>
          <w:vertAlign w:val="superscript"/>
        </w:rPr>
        <w:t>30,31</w:t>
      </w:r>
      <w:r w:rsidR="00E160FB" w:rsidRPr="009B39D6">
        <w:fldChar w:fldCharType="end"/>
      </w:r>
      <w:r w:rsidR="00C90A57" w:rsidRPr="009B39D6">
        <w:t xml:space="preserve">. </w:t>
      </w:r>
    </w:p>
    <w:p w14:paraId="52264290" w14:textId="6ED37F53" w:rsidR="002D0925" w:rsidRPr="009B39D6" w:rsidRDefault="004A1671" w:rsidP="00393A9E">
      <w:pPr>
        <w:contextualSpacing/>
        <w:jc w:val="both"/>
      </w:pPr>
      <w:r w:rsidRPr="009B39D6">
        <w:br/>
      </w:r>
      <w:r w:rsidR="00693900" w:rsidRPr="009B39D6">
        <w:t>While sleep deprivation is undeniably a powerful tool, w</w:t>
      </w:r>
      <w:r w:rsidR="004F30FA" w:rsidRPr="009B39D6">
        <w:t xml:space="preserve">ith any sleep deprivation experiment, it is important to distinguish </w:t>
      </w:r>
      <w:r w:rsidR="00AE2280" w:rsidRPr="009B39D6">
        <w:t xml:space="preserve">phenotypes that result from </w:t>
      </w:r>
      <w:r w:rsidR="004F30FA" w:rsidRPr="009B39D6">
        <w:t xml:space="preserve">extended waking, from those induced by the stimulus used to </w:t>
      </w:r>
      <w:r w:rsidR="00AE2280" w:rsidRPr="009B39D6">
        <w:t xml:space="preserve">keep the animal awake. </w:t>
      </w:r>
      <w:r w:rsidR="00CA572A" w:rsidRPr="009B39D6">
        <w:t xml:space="preserve">Sleep deprivation by hand deprivation or gentle handling, is generally regarded as setting the standard for minimally disruptive sleep deprivation. </w:t>
      </w:r>
      <w:r w:rsidR="000003CE" w:rsidRPr="009B39D6">
        <w:t>Here we describe a protocol for sleep depriving flies using the Sleep Nullifying Apparatus (SNAP). The SNAP is a device that delivers a mechanical stimulus to flies every 10s, keeping flies awake by inducing negative geotaxis (</w:t>
      </w:r>
      <w:r w:rsidR="000003CE" w:rsidRPr="009B39D6">
        <w:rPr>
          <w:b/>
          <w:bCs/>
        </w:rPr>
        <w:t>Figure 1</w:t>
      </w:r>
      <w:r w:rsidR="000003CE" w:rsidRPr="009B39D6">
        <w:t>).</w:t>
      </w:r>
      <w:r w:rsidR="009B39D6" w:rsidRPr="009B39D6">
        <w:t xml:space="preserve"> </w:t>
      </w:r>
      <w:r w:rsidR="00CA572A" w:rsidRPr="009B39D6">
        <w:t xml:space="preserve">The SNAP </w:t>
      </w:r>
      <w:r w:rsidR="00A141E8" w:rsidRPr="009B39D6">
        <w:t>efficiently</w:t>
      </w:r>
      <w:r w:rsidR="00CA572A" w:rsidRPr="009B39D6">
        <w:t xml:space="preserve"> deprives flies</w:t>
      </w:r>
      <w:r w:rsidR="000017B8" w:rsidRPr="009B39D6">
        <w:t xml:space="preserve"> </w:t>
      </w:r>
      <w:r w:rsidR="00CA572A" w:rsidRPr="009B39D6">
        <w:t>of &gt;98% of night-time sleep, even in flies with high sleep drive</w:t>
      </w:r>
      <w:r w:rsidR="00CA572A" w:rsidRPr="009B39D6">
        <w:fldChar w:fldCharType="begin">
          <w:fldData xml:space="preserve">PEVuZE5vdGU+PENpdGU+PEF1dGhvcj5Eb25sZWE8L0F1dGhvcj48WWVhcj4yMDExPC9ZZWFyPjxS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</w:fldData>
        </w:fldChar>
      </w:r>
      <w:r w:rsidR="00351A86" w:rsidRPr="009B39D6">
        <w:instrText xml:space="preserve"> ADDIN EN.CITE </w:instrText>
      </w:r>
      <w:r w:rsidR="00351A86" w:rsidRPr="009B39D6">
        <w:fldChar w:fldCharType="begin">
          <w:fldData xml:space="preserve">PEVuZE5vdGU+PENpdGU+PEF1dGhvcj5Eb25sZWE8L0F1dGhvcj48WWVhcj4yMDExPC9ZZWFyPjxS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</w:fldData>
        </w:fldChar>
      </w:r>
      <w:r w:rsidR="00351A86" w:rsidRPr="009B39D6">
        <w:instrText xml:space="preserve"> ADDIN EN.CITE.DATA </w:instrText>
      </w:r>
      <w:r w:rsidR="00351A86" w:rsidRPr="009B39D6">
        <w:fldChar w:fldCharType="end"/>
      </w:r>
      <w:r w:rsidR="00CA572A" w:rsidRPr="009B39D6">
        <w:fldChar w:fldCharType="separate"/>
      </w:r>
      <w:r w:rsidR="00351A86" w:rsidRPr="009B39D6">
        <w:rPr>
          <w:noProof/>
          <w:vertAlign w:val="superscript"/>
        </w:rPr>
        <w:t>8,32</w:t>
      </w:r>
      <w:r w:rsidR="00CA572A" w:rsidRPr="009B39D6">
        <w:fldChar w:fldCharType="end"/>
      </w:r>
      <w:r w:rsidR="00CA572A" w:rsidRPr="009B39D6">
        <w:t xml:space="preserve">. </w:t>
      </w:r>
      <w:r w:rsidR="000017B8" w:rsidRPr="009B39D6">
        <w:t>T</w:t>
      </w:r>
      <w:r w:rsidR="00CA572A" w:rsidRPr="009B39D6">
        <w:t>he SNAP has been calibrated on bang sensitive flies, a</w:t>
      </w:r>
      <w:r w:rsidR="007D1F7B" w:rsidRPr="009B39D6">
        <w:t xml:space="preserve">gitation of flies in the SNAP does not </w:t>
      </w:r>
      <w:r w:rsidR="00741897" w:rsidRPr="009B39D6">
        <w:t>harm flies</w:t>
      </w:r>
      <w:r w:rsidR="000907A1" w:rsidRPr="009B39D6">
        <w:t xml:space="preserve">; </w:t>
      </w:r>
      <w:r w:rsidR="000017B8" w:rsidRPr="009B39D6">
        <w:t>sleep deprivation with the SNAP induces a rebound comparable with that obtained by hand deprivation</w:t>
      </w:r>
      <w:r w:rsidR="00E91EFB" w:rsidRPr="009B39D6">
        <w:fldChar w:fldCharType="begin"/>
      </w:r>
      <w:r w:rsidR="00351A86" w:rsidRPr="009B39D6">
        <w:instrText xml:space="preserve"> ADDIN EN.CITE &lt;EndNote&gt;&lt;Cite&gt;&lt;Author&gt;Seugnet&lt;/Author&gt;&lt;Year&gt;2008&lt;/Year&gt;&lt;RecNum&gt;66&lt;/RecNum&gt;&lt;DisplayText&gt;&lt;style face="superscript"&gt;7&lt;/style&gt;&lt;/DisplayText&gt;&lt;record&gt;&lt;rec-number&gt;66&lt;/rec-number&gt;&lt;foreign-keys&gt;&lt;key app="EN" db-id="t5pd5exvoea5w2effx0xvpz22dffx2adds5p" timestamp="1555114938"&gt;66&lt;/key&gt;&lt;/foreign-keys&gt;&lt;ref-type name="Journal Article"&gt;17&lt;/ref-type&gt;&lt;contributors&gt;&lt;authors&gt;&lt;author&gt;Seugnet, L.&lt;/author&gt;&lt;author&gt;Suzuki, Y.&lt;/author&gt;&lt;author&gt;Vine, L.&lt;/author&gt;&lt;author&gt;Gottschalk, L.&lt;/author&gt;&lt;author&gt;Shaw, P. J.&lt;/author&gt;&lt;/authors&gt;&lt;/contributors&gt;&lt;auth-address&gt;Anatomy and Neurobiology, Washington University School of Medicine, St. Louis, Missouri 63110, USA.&lt;/auth-address&gt;&lt;titles&gt;&lt;title&gt;&lt;style face="normal" font="default" size="100%"&gt;D1 receptor activation in the mushroom bodies rescues sleep-loss-induced learning impairments in &lt;/style&gt;&lt;style face="italic" font="default" size="100%"&gt;Drosophila&lt;/style&gt;&lt;/title&gt;&lt;secondary-title&gt;Current Biology&lt;/secondary-title&gt;&lt;/titles&gt;&lt;periodical&gt;&lt;full-title&gt;Current Biology&lt;/full-title&gt;&lt;/periodical&gt;&lt;pages&gt;1110-7&lt;/pages&gt;&lt;volume&gt;18&lt;/volume&gt;&lt;number&gt;15&lt;/number&gt;&lt;edition&gt;2008/08/05&lt;/edition&gt;&lt;keywords&gt;&lt;keyword&gt;Animals&lt;/keyword&gt;&lt;keyword&gt;Drosophila/genetics/metabolism/*physiology&lt;/keyword&gt;&lt;keyword&gt;Drosophila Proteins/metabolism/*physiology&lt;/keyword&gt;&lt;keyword&gt;Learning/*physiology&lt;/keyword&gt;&lt;keyword&gt;Mushroom Bodies/metabolism/*physiology&lt;/keyword&gt;&lt;keyword&gt;Receptors, Dopamine D1/metabolism/*physiology&lt;/keyword&gt;&lt;keyword&gt;Signal Transduction&lt;/keyword&gt;&lt;keyword&gt;*Sleep Deprivation&lt;/keyword&gt;&lt;/keywords&gt;&lt;dates&gt;&lt;year&gt;2008&lt;/year&gt;&lt;pub-dates&gt;&lt;date&gt;Aug 5&lt;/date&gt;&lt;/pub-dates&gt;&lt;/dates&gt;&lt;isbn&gt;0960-9822 (Print)&amp;#xD;0960-9822 (Linking)&lt;/isbn&gt;&lt;accession-num&gt;18674913&lt;/accession-num&gt;&lt;urls&gt;&lt;related-urls&gt;&lt;url&gt;https://www.ncbi.nlm.nih.gov/pubmed/18674913&lt;/url&gt;&lt;/related-urls&gt;&lt;/urls&gt;&lt;custom2&gt;PMC2603029&lt;/custom2&gt;&lt;electronic-resource-num&gt;10.1016/j.cub.2008.07.028&lt;/electronic-resource-num&gt;&lt;/record&gt;&lt;/Cite&gt;&lt;/EndNote&gt;</w:instrText>
      </w:r>
      <w:r w:rsidR="00E91EFB" w:rsidRPr="009B39D6">
        <w:fldChar w:fldCharType="separate"/>
      </w:r>
      <w:r w:rsidR="00351A86" w:rsidRPr="009B39D6">
        <w:rPr>
          <w:noProof/>
          <w:vertAlign w:val="superscript"/>
        </w:rPr>
        <w:t>7</w:t>
      </w:r>
      <w:r w:rsidR="00E91EFB" w:rsidRPr="009B39D6">
        <w:fldChar w:fldCharType="end"/>
      </w:r>
      <w:r w:rsidR="000017B8" w:rsidRPr="009B39D6">
        <w:t xml:space="preserve">. </w:t>
      </w:r>
      <w:r w:rsidR="00A141E8" w:rsidRPr="009B39D6">
        <w:t>The SNAP is thus a robust method to sleep deprive flies</w:t>
      </w:r>
      <w:r w:rsidR="00E160FB" w:rsidRPr="009B39D6">
        <w:t xml:space="preserve"> while controlling for the </w:t>
      </w:r>
      <w:r w:rsidR="00C70DB1" w:rsidRPr="009B39D6">
        <w:t xml:space="preserve">effects of the arousing stimulus. </w:t>
      </w:r>
    </w:p>
    <w:p w14:paraId="4D23CE1D" w14:textId="77777777" w:rsidR="002D0925" w:rsidRPr="009B39D6" w:rsidRDefault="002D0925" w:rsidP="00393A9E">
      <w:pPr>
        <w:contextualSpacing/>
        <w:jc w:val="both"/>
      </w:pPr>
    </w:p>
    <w:p w14:paraId="103F857B" w14:textId="09BE43BA" w:rsidR="0063445C" w:rsidRPr="009B39D6" w:rsidRDefault="002D0925" w:rsidP="00393A9E">
      <w:pPr>
        <w:contextualSpacing/>
        <w:jc w:val="both"/>
        <w:rPr>
          <w:b/>
          <w:bCs/>
        </w:rPr>
      </w:pPr>
      <w:r w:rsidRPr="009B39D6">
        <w:rPr>
          <w:b/>
          <w:bCs/>
        </w:rPr>
        <w:t>PROTOCOL</w:t>
      </w:r>
      <w:r w:rsidR="00BF61E3" w:rsidRPr="009B39D6">
        <w:rPr>
          <w:b/>
          <w:bCs/>
        </w:rPr>
        <w:br/>
      </w:r>
    </w:p>
    <w:p w14:paraId="11E6E32B" w14:textId="3D35BA78" w:rsidR="002D0925" w:rsidRPr="00972CA6" w:rsidRDefault="002D0925" w:rsidP="00393A9E">
      <w:pPr>
        <w:pStyle w:val="ListParagraph"/>
        <w:numPr>
          <w:ilvl w:val="0"/>
          <w:numId w:val="1"/>
        </w:numPr>
        <w:ind w:left="0" w:firstLine="0"/>
        <w:jc w:val="both"/>
        <w:rPr>
          <w:b/>
          <w:bCs/>
          <w:highlight w:val="yellow"/>
        </w:rPr>
      </w:pPr>
      <w:r w:rsidRPr="00972CA6">
        <w:rPr>
          <w:b/>
          <w:bCs/>
          <w:highlight w:val="yellow"/>
        </w:rPr>
        <w:t>Experimental preparation</w:t>
      </w:r>
    </w:p>
    <w:p w14:paraId="147F85D9" w14:textId="77777777" w:rsidR="002D0925" w:rsidRPr="00972CA6" w:rsidRDefault="002D0925" w:rsidP="00393A9E">
      <w:pPr>
        <w:pStyle w:val="ListParagraph"/>
        <w:ind w:left="0"/>
        <w:jc w:val="both"/>
        <w:rPr>
          <w:highlight w:val="yellow"/>
        </w:rPr>
      </w:pPr>
    </w:p>
    <w:p w14:paraId="0BFFC0B8" w14:textId="77777777" w:rsidR="002D0925" w:rsidRPr="00972CA6" w:rsidRDefault="002D0925" w:rsidP="00393A9E">
      <w:pPr>
        <w:pStyle w:val="ListParagraph"/>
        <w:numPr>
          <w:ilvl w:val="1"/>
          <w:numId w:val="1"/>
        </w:numPr>
        <w:ind w:left="0" w:firstLine="0"/>
        <w:jc w:val="both"/>
        <w:rPr>
          <w:highlight w:val="yellow"/>
        </w:rPr>
      </w:pPr>
      <w:r w:rsidRPr="00972CA6">
        <w:rPr>
          <w:highlight w:val="yellow"/>
        </w:rPr>
        <w:t>C</w:t>
      </w:r>
      <w:r w:rsidR="00BF61E3" w:rsidRPr="00972CA6">
        <w:rPr>
          <w:highlight w:val="yellow"/>
        </w:rPr>
        <w:t xml:space="preserve">ollect flies as they eclose into vials, </w:t>
      </w:r>
      <w:r w:rsidR="00A340C2" w:rsidRPr="00972CA6">
        <w:rPr>
          <w:highlight w:val="yellow"/>
        </w:rPr>
        <w:t>separating male and female flies</w:t>
      </w:r>
      <w:r w:rsidR="00BF61E3" w:rsidRPr="00972CA6">
        <w:rPr>
          <w:highlight w:val="yellow"/>
        </w:rPr>
        <w:t xml:space="preserve">. </w:t>
      </w:r>
      <w:r w:rsidR="00BF61E3" w:rsidRPr="00972CA6">
        <w:rPr>
          <w:highlight w:val="yellow"/>
        </w:rPr>
        <w:br/>
      </w:r>
    </w:p>
    <w:p w14:paraId="6FF07302" w14:textId="7E97435A" w:rsidR="00CA572A" w:rsidRPr="00972CA6" w:rsidRDefault="00BF61E3" w:rsidP="00393A9E">
      <w:pPr>
        <w:pStyle w:val="ListParagraph"/>
        <w:ind w:left="0"/>
        <w:jc w:val="both"/>
      </w:pPr>
      <w:r w:rsidRPr="00972CA6">
        <w:t xml:space="preserve">NOTE: Sleep experiments </w:t>
      </w:r>
      <w:r w:rsidR="0063445C" w:rsidRPr="00972CA6">
        <w:t xml:space="preserve">are </w:t>
      </w:r>
      <w:r w:rsidRPr="00972CA6">
        <w:t>commonly conducted with female flies.</w:t>
      </w:r>
      <w:r w:rsidR="0063445C" w:rsidRPr="00972CA6">
        <w:t xml:space="preserve"> </w:t>
      </w:r>
      <w:r w:rsidR="00A340C2" w:rsidRPr="00972CA6">
        <w:t>It is important to collect virgin females. Mated</w:t>
      </w:r>
      <w:r w:rsidR="0063445C" w:rsidRPr="00972CA6">
        <w:t xml:space="preserve"> females </w:t>
      </w:r>
      <w:r w:rsidR="00A340C2" w:rsidRPr="00972CA6">
        <w:t>will lay eggs that hatch into larvae</w:t>
      </w:r>
      <w:r w:rsidR="0063445C" w:rsidRPr="00972CA6">
        <w:t xml:space="preserve"> </w:t>
      </w:r>
      <w:r w:rsidR="00A340C2" w:rsidRPr="00972CA6">
        <w:t xml:space="preserve">complicating the analysis </w:t>
      </w:r>
      <w:r w:rsidR="00447B35" w:rsidRPr="00972CA6">
        <w:t>of the data.</w:t>
      </w:r>
    </w:p>
    <w:p w14:paraId="7678FDD2" w14:textId="77777777" w:rsidR="004865B4" w:rsidRPr="00972CA6" w:rsidRDefault="004865B4" w:rsidP="00393A9E">
      <w:pPr>
        <w:pStyle w:val="ListParagraph"/>
        <w:ind w:left="0"/>
        <w:jc w:val="both"/>
        <w:rPr>
          <w:highlight w:val="yellow"/>
        </w:rPr>
      </w:pPr>
    </w:p>
    <w:p w14:paraId="1AAE6949" w14:textId="77777777" w:rsidR="00636E65" w:rsidRPr="00972CA6" w:rsidRDefault="00447B35" w:rsidP="00393A9E">
      <w:pPr>
        <w:pStyle w:val="ListParagraph"/>
        <w:numPr>
          <w:ilvl w:val="1"/>
          <w:numId w:val="1"/>
        </w:numPr>
        <w:ind w:left="0" w:firstLine="0"/>
        <w:jc w:val="both"/>
        <w:rPr>
          <w:highlight w:val="yellow"/>
        </w:rPr>
      </w:pPr>
      <w:r w:rsidRPr="00972CA6">
        <w:rPr>
          <w:highlight w:val="yellow"/>
        </w:rPr>
        <w:t>House flies of a single sex in groups of &lt;20</w:t>
      </w:r>
      <w:r w:rsidR="00636E65" w:rsidRPr="00972CA6">
        <w:rPr>
          <w:highlight w:val="yellow"/>
        </w:rPr>
        <w:t xml:space="preserve">. </w:t>
      </w:r>
    </w:p>
    <w:p w14:paraId="4FF1BD2B" w14:textId="77777777" w:rsidR="002D0925" w:rsidRPr="00972CA6" w:rsidRDefault="002D0925" w:rsidP="00393A9E">
      <w:pPr>
        <w:pStyle w:val="ListParagraph"/>
        <w:ind w:left="0"/>
        <w:jc w:val="both"/>
      </w:pPr>
    </w:p>
    <w:p w14:paraId="3009E312" w14:textId="5EF3F458" w:rsidR="00447B35" w:rsidRPr="00972CA6" w:rsidRDefault="00636E65" w:rsidP="00393A9E">
      <w:pPr>
        <w:pStyle w:val="ListParagraph"/>
        <w:ind w:left="0"/>
        <w:jc w:val="both"/>
        <w:rPr>
          <w:highlight w:val="yellow"/>
        </w:rPr>
      </w:pPr>
      <w:r w:rsidRPr="00972CA6">
        <w:t>NOTE: Housing flies in a socially enriched environment (groups of &gt;50) modulates sleep drive</w:t>
      </w:r>
      <w:r w:rsidR="007E4C21" w:rsidRPr="00972CA6">
        <w:fldChar w:fldCharType="begin">
          <w:fldData xml:space="preserve">PEVuZE5vdGU+PENpdGU+PEF1dGhvcj5HYW5ndWx5LUZpdHpnZXJhbGQ8L0F1dGhvcj48WWVhcj4y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</w:fldData>
        </w:fldChar>
      </w:r>
      <w:r w:rsidR="00351A86" w:rsidRPr="00972CA6">
        <w:instrText xml:space="preserve"> ADDIN EN.CITE </w:instrText>
      </w:r>
      <w:r w:rsidR="00351A86" w:rsidRPr="00972CA6">
        <w:fldChar w:fldCharType="begin">
          <w:fldData xml:space="preserve">PEVuZE5vdGU+PENpdGU+PEF1dGhvcj5HYW5ndWx5LUZpdHpnZXJhbGQ8L0F1dGhvcj48WWVhcj4y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</w:fldData>
        </w:fldChar>
      </w:r>
      <w:r w:rsidR="00351A86" w:rsidRPr="00972CA6">
        <w:instrText xml:space="preserve"> ADDIN EN.CITE.DATA </w:instrText>
      </w:r>
      <w:r w:rsidR="00351A86" w:rsidRPr="00972CA6">
        <w:fldChar w:fldCharType="end"/>
      </w:r>
      <w:r w:rsidR="007E4C21" w:rsidRPr="00972CA6">
        <w:fldChar w:fldCharType="separate"/>
      </w:r>
      <w:r w:rsidR="00351A86" w:rsidRPr="00972CA6">
        <w:rPr>
          <w:noProof/>
          <w:vertAlign w:val="superscript"/>
        </w:rPr>
        <w:t>6,13</w:t>
      </w:r>
      <w:r w:rsidR="007E4C21" w:rsidRPr="00972CA6">
        <w:fldChar w:fldCharType="end"/>
      </w:r>
      <w:r w:rsidRPr="00972CA6">
        <w:t xml:space="preserve"> potentially confounding </w:t>
      </w:r>
      <w:r w:rsidR="008E30BF" w:rsidRPr="00972CA6">
        <w:t>measurements of rebound sleep</w:t>
      </w:r>
      <w:r w:rsidRPr="00972CA6">
        <w:t xml:space="preserve">. </w:t>
      </w:r>
      <w:r w:rsidR="00E33DF3" w:rsidRPr="00972CA6">
        <w:t>Further, following social enrichment, sleep will decline over a few days</w:t>
      </w:r>
      <w:r w:rsidR="002D68F6" w:rsidRPr="00972CA6">
        <w:fldChar w:fldCharType="begin"/>
      </w:r>
      <w:r w:rsidR="00351A86" w:rsidRPr="00972CA6">
        <w:instrText xml:space="preserve"> ADDIN EN.CITE &lt;EndNote&gt;&lt;Cite&gt;&lt;Author&gt;Ganguly-Fitzgerald&lt;/Author&gt;&lt;Year&gt;2006&lt;/Year&gt;&lt;RecNum&gt;85&lt;/RecNum&gt;&lt;DisplayText&gt;&lt;style face="superscript"&gt;6&lt;/style&gt;&lt;/DisplayText&gt;&lt;record&gt;&lt;rec-number&gt;85&lt;/rec-number&gt;&lt;foreign-keys&gt;&lt;key app="EN" db-id="t5pd5exvoea5w2effx0xvpz22dffx2adds5p" timestamp="1556548013"&gt;85&lt;/key&gt;&lt;/foreign-keys&gt;&lt;ref-type name="Journal Article"&gt;17&lt;/ref-type&gt;&lt;contributors&gt;&lt;authors&gt;&lt;author&gt;Ganguly-Fitzgerald, I.&lt;/author&gt;&lt;author&gt;Donlea, J.&lt;/author&gt;&lt;author&gt;Shaw, P. J.&lt;/author&gt;&lt;/authors&gt;&lt;/contributors&gt;&lt;auth-address&gt;Neurosciences Institute, 10640 John Jay Hopkins Drive, San Diego, CA 92101, USA. transposase@gmail.com&lt;/auth-address&gt;&lt;titles&gt;&lt;title&gt;Waking experience affects sleep need in Drosophila&lt;/title&gt;&lt;secondary-title&gt;Science&lt;/secondary-title&gt;&lt;/titles&gt;&lt;periodical&gt;&lt;full-title&gt;Science&lt;/full-title&gt;&lt;/periodical&gt;&lt;pages&gt;1775-81&lt;/pages&gt;&lt;volume&gt;313&lt;/volume&gt;&lt;number&gt;5794&lt;/number&gt;&lt;edition&gt;2006/09/23&lt;/edition&gt;&lt;keywords&gt;&lt;keyword&gt;Animals&lt;/keyword&gt;&lt;keyword&gt;Brain Chemistry&lt;/keyword&gt;&lt;keyword&gt;Circadian Rhythm&lt;/keyword&gt;&lt;keyword&gt;Cyclic AMP/metabolism&lt;/keyword&gt;&lt;keyword&gt;Dopamine/analysis/metabolism&lt;/keyword&gt;&lt;keyword&gt;Drosophila melanogaster/genetics/growth &amp;amp; development/*physiology&lt;/keyword&gt;&lt;keyword&gt;Female&lt;/keyword&gt;&lt;keyword&gt;Hearing&lt;/keyword&gt;&lt;keyword&gt;Learning&lt;/keyword&gt;&lt;keyword&gt;Male&lt;/keyword&gt;&lt;keyword&gt;Memory&lt;/keyword&gt;&lt;keyword&gt;*Models, Animal&lt;/keyword&gt;&lt;keyword&gt;Mutation&lt;/keyword&gt;&lt;keyword&gt;Sexual Behavior, Animal&lt;/keyword&gt;&lt;keyword&gt;Signal Transduction&lt;/keyword&gt;&lt;keyword&gt;*Sleep&lt;/keyword&gt;&lt;keyword&gt;Smell&lt;/keyword&gt;&lt;keyword&gt;Social Environment&lt;/keyword&gt;&lt;keyword&gt;Social Isolation&lt;/keyword&gt;&lt;keyword&gt;Vision, Ocular&lt;/keyword&gt;&lt;/keywords&gt;&lt;dates&gt;&lt;year&gt;2006&lt;/year&gt;&lt;pub-dates&gt;&lt;date&gt;Sep 22&lt;/date&gt;&lt;/pub-dates&gt;&lt;/dates&gt;&lt;isbn&gt;1095-9203 (Electronic)&amp;#xD;0036-8075 (Linking)&lt;/isbn&gt;&lt;accession-num&gt;16990546&lt;/accession-num&gt;&lt;urls&gt;&lt;related-urls&gt;&lt;url&gt;https://www.ncbi.nlm.nih.gov/pubmed/16990546&lt;/url&gt;&lt;/related-urls&gt;&lt;/urls&gt;&lt;electronic-resource-num&gt;10.1126/science.1130408&lt;/electronic-resource-num&gt;&lt;/record&gt;&lt;/Cite&gt;&lt;/EndNote&gt;</w:instrText>
      </w:r>
      <w:r w:rsidR="002D68F6" w:rsidRPr="00972CA6">
        <w:fldChar w:fldCharType="separate"/>
      </w:r>
      <w:r w:rsidR="00351A86" w:rsidRPr="00972CA6">
        <w:rPr>
          <w:noProof/>
          <w:vertAlign w:val="superscript"/>
        </w:rPr>
        <w:t>6</w:t>
      </w:r>
      <w:r w:rsidR="002D68F6" w:rsidRPr="00972CA6">
        <w:fldChar w:fldCharType="end"/>
      </w:r>
      <w:r w:rsidR="00E33DF3" w:rsidRPr="00972CA6">
        <w:t>. Thus</w:t>
      </w:r>
      <w:r w:rsidR="002D68F6" w:rsidRPr="00972CA6">
        <w:t>,</w:t>
      </w:r>
      <w:r w:rsidR="00E33DF3" w:rsidRPr="00972CA6">
        <w:t xml:space="preserve"> baseline sleep is not stable </w:t>
      </w:r>
      <w:r w:rsidR="002D68F6" w:rsidRPr="00972CA6">
        <w:t xml:space="preserve">complicating analysis of rebound sleep. </w:t>
      </w:r>
      <w:r w:rsidRPr="00972CA6">
        <w:t>Keeping flies in groups of &lt;20 avoids this potential confound.</w:t>
      </w:r>
      <w:r w:rsidR="004865B4" w:rsidRPr="00972CA6">
        <w:rPr>
          <w:highlight w:val="yellow"/>
        </w:rPr>
        <w:br/>
      </w:r>
    </w:p>
    <w:p w14:paraId="0659034F" w14:textId="77777777" w:rsidR="00597AAB" w:rsidRPr="00972CA6" w:rsidRDefault="00636E65" w:rsidP="00393A9E">
      <w:pPr>
        <w:pStyle w:val="ListParagraph"/>
        <w:numPr>
          <w:ilvl w:val="1"/>
          <w:numId w:val="1"/>
        </w:numPr>
        <w:ind w:left="0" w:firstLine="0"/>
        <w:jc w:val="both"/>
        <w:rPr>
          <w:highlight w:val="yellow"/>
        </w:rPr>
      </w:pPr>
      <w:r w:rsidRPr="00972CA6">
        <w:rPr>
          <w:highlight w:val="yellow"/>
        </w:rPr>
        <w:t xml:space="preserve">Keep flies in vials for 3-5 days in a light and humidity controlled environment. </w:t>
      </w:r>
    </w:p>
    <w:p w14:paraId="38459B58" w14:textId="77777777" w:rsidR="002D0925" w:rsidRPr="00972CA6" w:rsidRDefault="002D0925" w:rsidP="00393A9E">
      <w:pPr>
        <w:pStyle w:val="ListParagraph"/>
        <w:ind w:left="0"/>
        <w:jc w:val="both"/>
        <w:rPr>
          <w:highlight w:val="yellow"/>
        </w:rPr>
      </w:pPr>
    </w:p>
    <w:p w14:paraId="1FE0920B" w14:textId="5C526B5C" w:rsidR="00597AAB" w:rsidRPr="00972CA6" w:rsidRDefault="00597AAB" w:rsidP="00393A9E">
      <w:pPr>
        <w:pStyle w:val="ListParagraph"/>
        <w:ind w:left="0"/>
        <w:jc w:val="both"/>
      </w:pPr>
      <w:r w:rsidRPr="00972CA6">
        <w:lastRenderedPageBreak/>
        <w:t>NOTE: Age and maturity of flies strongly influence sleep. Sleep is high in one day old flies and stabilizes by 3-5 days of age</w:t>
      </w:r>
      <w:r w:rsidR="00212721" w:rsidRPr="00972CA6">
        <w:fldChar w:fldCharType="begin">
          <w:fldData xml:space="preserve">PEVuZE5vdGU+PENpdGU+PEF1dGhvcj5TaGF3PC9BdXRob3I+PFllYXI+MjAwMDwvWWVhcj48UmVj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</w:fldData>
        </w:fldChar>
      </w:r>
      <w:r w:rsidR="00F81FF0" w:rsidRPr="00972CA6">
        <w:instrText xml:space="preserve"> ADDIN EN.CITE </w:instrText>
      </w:r>
      <w:r w:rsidR="00F81FF0" w:rsidRPr="00972CA6">
        <w:fldChar w:fldCharType="begin">
          <w:fldData xml:space="preserve">PEVuZE5vdGU+PENpdGU+PEF1dGhvcj5TaGF3PC9BdXRob3I+PFllYXI+MjAwMDwvWWVhcj48UmVj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</w:fldData>
        </w:fldChar>
      </w:r>
      <w:r w:rsidR="00F81FF0" w:rsidRPr="00972CA6">
        <w:instrText xml:space="preserve"> ADDIN EN.CITE.DATA </w:instrText>
      </w:r>
      <w:r w:rsidR="00F81FF0" w:rsidRPr="00972CA6">
        <w:fldChar w:fldCharType="end"/>
      </w:r>
      <w:r w:rsidR="00212721" w:rsidRPr="00972CA6">
        <w:fldChar w:fldCharType="separate"/>
      </w:r>
      <w:r w:rsidR="00F81FF0" w:rsidRPr="00972CA6">
        <w:rPr>
          <w:noProof/>
          <w:vertAlign w:val="superscript"/>
        </w:rPr>
        <w:t>4</w:t>
      </w:r>
      <w:r w:rsidR="00212721" w:rsidRPr="00972CA6">
        <w:fldChar w:fldCharType="end"/>
      </w:r>
      <w:r w:rsidRPr="00972CA6">
        <w:t xml:space="preserve">. </w:t>
      </w:r>
      <w:r w:rsidR="00770AEF" w:rsidRPr="00972CA6">
        <w:t>Flies are typically maintained</w:t>
      </w:r>
      <w:r w:rsidRPr="00972CA6">
        <w:t xml:space="preserve"> on a 12</w:t>
      </w:r>
      <w:r w:rsidR="002D0925" w:rsidRPr="00972CA6">
        <w:t xml:space="preserve"> h</w:t>
      </w:r>
      <w:r w:rsidRPr="00972CA6">
        <w:t xml:space="preserve"> light:</w:t>
      </w:r>
      <w:r w:rsidR="008E30BF" w:rsidRPr="00972CA6">
        <w:t xml:space="preserve"> </w:t>
      </w:r>
      <w:r w:rsidR="000735B8" w:rsidRPr="00972CA6">
        <w:t>12</w:t>
      </w:r>
      <w:r w:rsidR="008E30BF" w:rsidRPr="00972CA6">
        <w:t xml:space="preserve"> </w:t>
      </w:r>
      <w:r w:rsidR="002D0925" w:rsidRPr="00972CA6">
        <w:t>h</w:t>
      </w:r>
      <w:r w:rsidR="008E30BF" w:rsidRPr="00972CA6">
        <w:t xml:space="preserve"> </w:t>
      </w:r>
      <w:r w:rsidRPr="00972CA6">
        <w:t xml:space="preserve">dark schedule at 50% humidity. </w:t>
      </w:r>
    </w:p>
    <w:p w14:paraId="054F6726" w14:textId="77777777" w:rsidR="00597AAB" w:rsidRPr="00972CA6" w:rsidRDefault="00597AAB" w:rsidP="00393A9E">
      <w:pPr>
        <w:pStyle w:val="ListParagraph"/>
        <w:ind w:left="0"/>
        <w:jc w:val="both"/>
        <w:rPr>
          <w:highlight w:val="yellow"/>
        </w:rPr>
      </w:pPr>
    </w:p>
    <w:p w14:paraId="5234C44B" w14:textId="77777777" w:rsidR="00211991" w:rsidRPr="00972CA6" w:rsidRDefault="00E320C5" w:rsidP="00393A9E">
      <w:pPr>
        <w:pStyle w:val="ListParagraph"/>
        <w:numPr>
          <w:ilvl w:val="0"/>
          <w:numId w:val="1"/>
        </w:numPr>
        <w:ind w:left="0" w:firstLine="0"/>
        <w:jc w:val="both"/>
        <w:rPr>
          <w:b/>
          <w:bCs/>
          <w:highlight w:val="yellow"/>
        </w:rPr>
      </w:pPr>
      <w:r w:rsidRPr="00972CA6">
        <w:rPr>
          <w:b/>
          <w:bCs/>
          <w:highlight w:val="yellow"/>
        </w:rPr>
        <w:t>Preparation of tubes for sleep recording</w:t>
      </w:r>
    </w:p>
    <w:p w14:paraId="4D5B4085" w14:textId="77777777" w:rsidR="00E23135" w:rsidRPr="00972CA6" w:rsidRDefault="00E23135" w:rsidP="00393A9E">
      <w:pPr>
        <w:contextualSpacing/>
        <w:jc w:val="both"/>
        <w:rPr>
          <w:highlight w:val="yellow"/>
        </w:rPr>
      </w:pPr>
    </w:p>
    <w:p w14:paraId="40C70EE6" w14:textId="31E91E52" w:rsidR="00E320C5" w:rsidRPr="00972CA6" w:rsidRDefault="00E416BA" w:rsidP="00393A9E">
      <w:pPr>
        <w:contextualSpacing/>
        <w:jc w:val="both"/>
      </w:pPr>
      <w:r w:rsidRPr="00972CA6">
        <w:t>NOTE: Sleep i</w:t>
      </w:r>
      <w:r w:rsidR="00E23135" w:rsidRPr="00972CA6">
        <w:t xml:space="preserve">s </w:t>
      </w:r>
      <w:r w:rsidRPr="00972CA6">
        <w:t xml:space="preserve">monitored using </w:t>
      </w:r>
      <w:r w:rsidR="00770AEF" w:rsidRPr="00972CA6">
        <w:t>locomotor activity monitors</w:t>
      </w:r>
      <w:r w:rsidRPr="00972CA6">
        <w:t xml:space="preserve">. </w:t>
      </w:r>
      <w:r w:rsidR="00E23135" w:rsidRPr="00972CA6">
        <w:t>A monitor can hold 32 flies housed individually in 5</w:t>
      </w:r>
      <w:r w:rsidR="002D0925" w:rsidRPr="00972CA6">
        <w:t xml:space="preserve"> </w:t>
      </w:r>
      <w:r w:rsidR="00E23135" w:rsidRPr="00972CA6">
        <w:t>mm diameter tubes. Typically, genotypes are analyzed in groups of 16 or 32</w:t>
      </w:r>
      <w:r w:rsidR="003F19AD" w:rsidRPr="00972CA6">
        <w:t xml:space="preserve"> flies</w:t>
      </w:r>
      <w:r w:rsidR="00E23135" w:rsidRPr="00972CA6">
        <w:t>.</w:t>
      </w:r>
    </w:p>
    <w:p w14:paraId="2F936C91" w14:textId="77777777" w:rsidR="00E23135" w:rsidRPr="00972CA6" w:rsidRDefault="00E23135" w:rsidP="00393A9E">
      <w:pPr>
        <w:contextualSpacing/>
        <w:jc w:val="both"/>
        <w:rPr>
          <w:highlight w:val="yellow"/>
        </w:rPr>
      </w:pPr>
    </w:p>
    <w:p w14:paraId="45B8B671" w14:textId="22FAE51E" w:rsidR="00E23135" w:rsidRPr="00972CA6" w:rsidRDefault="00E23135" w:rsidP="00393A9E">
      <w:pPr>
        <w:pStyle w:val="ListParagraph"/>
        <w:numPr>
          <w:ilvl w:val="1"/>
          <w:numId w:val="1"/>
        </w:numPr>
        <w:ind w:left="0" w:firstLine="0"/>
        <w:jc w:val="both"/>
        <w:rPr>
          <w:highlight w:val="yellow"/>
        </w:rPr>
      </w:pPr>
      <w:r w:rsidRPr="00972CA6">
        <w:rPr>
          <w:highlight w:val="yellow"/>
        </w:rPr>
        <w:t xml:space="preserve">Prepare </w:t>
      </w:r>
      <w:r w:rsidR="002D0925" w:rsidRPr="00972CA6">
        <w:rPr>
          <w:highlight w:val="yellow"/>
        </w:rPr>
        <w:t xml:space="preserve">an </w:t>
      </w:r>
      <w:r w:rsidRPr="00972CA6">
        <w:rPr>
          <w:highlight w:val="yellow"/>
        </w:rPr>
        <w:t>appropriate number of tubes with fly food at one end</w:t>
      </w:r>
      <w:r w:rsidR="009C1E43" w:rsidRPr="00972CA6">
        <w:rPr>
          <w:highlight w:val="yellow"/>
        </w:rPr>
        <w:t>.</w:t>
      </w:r>
      <w:r w:rsidR="009B39D6" w:rsidRPr="00972CA6">
        <w:rPr>
          <w:highlight w:val="yellow"/>
        </w:rPr>
        <w:t xml:space="preserve"> </w:t>
      </w:r>
    </w:p>
    <w:p w14:paraId="13208819" w14:textId="77777777" w:rsidR="002D0925" w:rsidRPr="00972CA6" w:rsidRDefault="002D0925" w:rsidP="00393A9E">
      <w:pPr>
        <w:pStyle w:val="ListParagraph"/>
        <w:ind w:left="0"/>
        <w:jc w:val="both"/>
        <w:rPr>
          <w:highlight w:val="yellow"/>
        </w:rPr>
      </w:pPr>
    </w:p>
    <w:p w14:paraId="5A3BD6A1" w14:textId="3E530CD8" w:rsidR="009C1E43" w:rsidRPr="00972CA6" w:rsidRDefault="009C1E43" w:rsidP="00393A9E">
      <w:pPr>
        <w:pStyle w:val="ListParagraph"/>
        <w:ind w:left="0"/>
        <w:jc w:val="both"/>
        <w:rPr>
          <w:highlight w:val="yellow"/>
        </w:rPr>
      </w:pPr>
      <w:r w:rsidRPr="00972CA6">
        <w:rPr>
          <w:highlight w:val="yellow"/>
        </w:rPr>
        <w:t>NOTE: Diet and metabolism are known to influence sleep</w:t>
      </w:r>
      <w:r w:rsidR="000735B8" w:rsidRPr="00972CA6">
        <w:rPr>
          <w:highlight w:val="yellow"/>
        </w:rPr>
        <w:fldChar w:fldCharType="begin">
          <w:fldData xml:space="preserve">PEVuZE5vdGU+PENpdGU+PEF1dGhvcj5UaGltZ2FuPC9BdXRob3I+PFllYXI+MjAxMDwvWWVhcj48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</w:fldData>
        </w:fldChar>
      </w:r>
      <w:r w:rsidR="00351A86" w:rsidRPr="00972CA6">
        <w:rPr>
          <w:highlight w:val="yellow"/>
        </w:rPr>
        <w:instrText xml:space="preserve"> ADDIN EN.CITE </w:instrText>
      </w:r>
      <w:r w:rsidR="00351A86" w:rsidRPr="00972CA6">
        <w:rPr>
          <w:highlight w:val="yellow"/>
        </w:rPr>
        <w:fldChar w:fldCharType="begin">
          <w:fldData xml:space="preserve">PEVuZE5vdGU+PENpdGU+PEF1dGhvcj5UaGltZ2FuPC9BdXRob3I+PFllYXI+MjAxMDwvWWVhcj48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</w:fldData>
        </w:fldChar>
      </w:r>
      <w:r w:rsidR="00351A86" w:rsidRPr="00972CA6">
        <w:rPr>
          <w:highlight w:val="yellow"/>
        </w:rPr>
        <w:instrText xml:space="preserve"> ADDIN EN.CITE.DATA </w:instrText>
      </w:r>
      <w:r w:rsidR="00351A86" w:rsidRPr="00972CA6">
        <w:rPr>
          <w:highlight w:val="yellow"/>
        </w:rPr>
      </w:r>
      <w:r w:rsidR="00351A86" w:rsidRPr="00972CA6">
        <w:rPr>
          <w:highlight w:val="yellow"/>
        </w:rPr>
        <w:fldChar w:fldCharType="end"/>
      </w:r>
      <w:r w:rsidR="000735B8" w:rsidRPr="00972CA6">
        <w:rPr>
          <w:highlight w:val="yellow"/>
        </w:rPr>
      </w:r>
      <w:r w:rsidR="000735B8" w:rsidRPr="00972CA6">
        <w:rPr>
          <w:highlight w:val="yellow"/>
        </w:rPr>
        <w:fldChar w:fldCharType="separate"/>
      </w:r>
      <w:r w:rsidR="00351A86" w:rsidRPr="00972CA6">
        <w:rPr>
          <w:noProof/>
          <w:highlight w:val="yellow"/>
          <w:vertAlign w:val="superscript"/>
        </w:rPr>
        <w:t>33,34</w:t>
      </w:r>
      <w:r w:rsidR="000735B8" w:rsidRPr="00972CA6">
        <w:rPr>
          <w:highlight w:val="yellow"/>
        </w:rPr>
        <w:fldChar w:fldCharType="end"/>
      </w:r>
      <w:r w:rsidRPr="00972CA6">
        <w:rPr>
          <w:highlight w:val="yellow"/>
        </w:rPr>
        <w:t>, hence it is particularly important to place flies on the same food on which they were reared.</w:t>
      </w:r>
      <w:r w:rsidR="004865B4" w:rsidRPr="00972CA6">
        <w:rPr>
          <w:highlight w:val="yellow"/>
        </w:rPr>
        <w:br/>
      </w:r>
    </w:p>
    <w:p w14:paraId="3CDF18D0" w14:textId="77777777" w:rsidR="002D0925" w:rsidRPr="00972CA6" w:rsidRDefault="00E23135" w:rsidP="00393A9E">
      <w:pPr>
        <w:pStyle w:val="ListParagraph"/>
        <w:numPr>
          <w:ilvl w:val="1"/>
          <w:numId w:val="1"/>
        </w:numPr>
        <w:ind w:left="0" w:firstLine="0"/>
        <w:jc w:val="both"/>
        <w:rPr>
          <w:highlight w:val="yellow"/>
        </w:rPr>
      </w:pPr>
      <w:r w:rsidRPr="00972CA6">
        <w:rPr>
          <w:highlight w:val="yellow"/>
        </w:rPr>
        <w:t xml:space="preserve">Seal the end </w:t>
      </w:r>
      <w:r w:rsidR="00864CE6" w:rsidRPr="00972CA6">
        <w:rPr>
          <w:highlight w:val="yellow"/>
        </w:rPr>
        <w:t>of the tubes with wax.</w:t>
      </w:r>
    </w:p>
    <w:p w14:paraId="44A5C690" w14:textId="3FCB8E45" w:rsidR="00236EC5" w:rsidRPr="00972CA6" w:rsidRDefault="009C1E43" w:rsidP="00393A9E">
      <w:pPr>
        <w:pStyle w:val="ListParagraph"/>
        <w:ind w:left="0"/>
        <w:jc w:val="both"/>
        <w:rPr>
          <w:highlight w:val="yellow"/>
        </w:rPr>
      </w:pPr>
      <w:r w:rsidRPr="00972CA6">
        <w:br/>
        <w:t xml:space="preserve">NOTE: Sleep deprivation and rebound is a </w:t>
      </w:r>
      <w:proofErr w:type="gramStart"/>
      <w:r w:rsidRPr="00972CA6">
        <w:t>five day</w:t>
      </w:r>
      <w:proofErr w:type="gramEnd"/>
      <w:r w:rsidRPr="00972CA6">
        <w:t xml:space="preserve"> experiment, and food can dry out</w:t>
      </w:r>
      <w:r w:rsidR="00FF7B82" w:rsidRPr="00972CA6">
        <w:t xml:space="preserve"> if not properly sealed</w:t>
      </w:r>
      <w:r w:rsidRPr="00972CA6">
        <w:t xml:space="preserve">. </w:t>
      </w:r>
      <w:r w:rsidR="00FF7B82" w:rsidRPr="00972CA6">
        <w:t xml:space="preserve">In properly sealed tubes, food can be maintained for 10 days or more. </w:t>
      </w:r>
      <w:r w:rsidR="002D0925" w:rsidRPr="00972CA6">
        <w:t>Thus, i</w:t>
      </w:r>
      <w:r w:rsidRPr="00972CA6">
        <w:t>t is critical to ensure that the ends of the tubes are sealed well. Flies can also get stuck to wet food</w:t>
      </w:r>
      <w:r w:rsidR="002D0925" w:rsidRPr="00972CA6">
        <w:t>,</w:t>
      </w:r>
      <w:r w:rsidRPr="00972CA6">
        <w:t xml:space="preserve"> however. Thus, it helps to make tubes </w:t>
      </w:r>
      <w:r w:rsidR="00FF7B82" w:rsidRPr="00972CA6">
        <w:t>1-2</w:t>
      </w:r>
      <w:r w:rsidRPr="00972CA6">
        <w:t xml:space="preserve"> days before the start of the experi</w:t>
      </w:r>
      <w:r w:rsidR="008E30BF" w:rsidRPr="00972CA6">
        <w:t>ment</w:t>
      </w:r>
      <w:r w:rsidRPr="00972CA6">
        <w:t>.</w:t>
      </w:r>
      <w:r w:rsidR="004865B4" w:rsidRPr="00972CA6">
        <w:rPr>
          <w:highlight w:val="yellow"/>
        </w:rPr>
        <w:br/>
      </w:r>
    </w:p>
    <w:p w14:paraId="26BF679E" w14:textId="711D0B6F" w:rsidR="009C1E43" w:rsidRPr="00972CA6" w:rsidRDefault="00864CE6" w:rsidP="00393A9E">
      <w:pPr>
        <w:pStyle w:val="ListParagraph"/>
        <w:numPr>
          <w:ilvl w:val="1"/>
          <w:numId w:val="1"/>
        </w:numPr>
        <w:ind w:left="0" w:firstLine="0"/>
        <w:jc w:val="both"/>
        <w:rPr>
          <w:highlight w:val="yellow"/>
        </w:rPr>
      </w:pPr>
      <w:r w:rsidRPr="00972CA6">
        <w:rPr>
          <w:highlight w:val="yellow"/>
        </w:rPr>
        <w:t>Individually place</w:t>
      </w:r>
      <w:r w:rsidR="00770AEF" w:rsidRPr="00972CA6">
        <w:rPr>
          <w:highlight w:val="yellow"/>
        </w:rPr>
        <w:t xml:space="preserve"> wake, behaving</w:t>
      </w:r>
      <w:r w:rsidRPr="00972CA6">
        <w:rPr>
          <w:highlight w:val="yellow"/>
        </w:rPr>
        <w:t xml:space="preserve"> flies into 65</w:t>
      </w:r>
      <w:r w:rsidR="002D0925" w:rsidRPr="00972CA6">
        <w:rPr>
          <w:highlight w:val="yellow"/>
        </w:rPr>
        <w:t xml:space="preserve"> </w:t>
      </w:r>
      <w:r w:rsidRPr="00972CA6">
        <w:rPr>
          <w:highlight w:val="yellow"/>
        </w:rPr>
        <w:t>mm long glass tubes for sleep recording</w:t>
      </w:r>
      <w:r w:rsidR="00770AEF" w:rsidRPr="00972CA6">
        <w:rPr>
          <w:highlight w:val="yellow"/>
        </w:rPr>
        <w:t xml:space="preserve"> using an aspirator</w:t>
      </w:r>
      <w:r w:rsidRPr="00972CA6">
        <w:rPr>
          <w:highlight w:val="yellow"/>
        </w:rPr>
        <w:t xml:space="preserve"> and </w:t>
      </w:r>
      <w:r w:rsidR="002D0925" w:rsidRPr="00972CA6">
        <w:rPr>
          <w:highlight w:val="yellow"/>
        </w:rPr>
        <w:t>plug</w:t>
      </w:r>
      <w:r w:rsidRPr="00972CA6">
        <w:rPr>
          <w:highlight w:val="yellow"/>
        </w:rPr>
        <w:t xml:space="preserve"> the end </w:t>
      </w:r>
      <w:r w:rsidR="00B32BAD" w:rsidRPr="00972CA6">
        <w:rPr>
          <w:highlight w:val="yellow"/>
        </w:rPr>
        <w:t>of the tubes with a</w:t>
      </w:r>
      <w:r w:rsidRPr="00972CA6">
        <w:rPr>
          <w:highlight w:val="yellow"/>
        </w:rPr>
        <w:t xml:space="preserve"> foam stopper.</w:t>
      </w:r>
    </w:p>
    <w:p w14:paraId="7A297BAA" w14:textId="77777777" w:rsidR="002D0925" w:rsidRPr="00972CA6" w:rsidRDefault="002D0925" w:rsidP="00393A9E">
      <w:pPr>
        <w:pStyle w:val="ListParagraph"/>
        <w:ind w:left="0"/>
        <w:jc w:val="both"/>
      </w:pPr>
    </w:p>
    <w:p w14:paraId="579D3591" w14:textId="493632D0" w:rsidR="002D0925" w:rsidRPr="00972CA6" w:rsidRDefault="009C1E43" w:rsidP="00393A9E">
      <w:pPr>
        <w:pStyle w:val="ListParagraph"/>
        <w:ind w:left="0"/>
        <w:jc w:val="both"/>
      </w:pPr>
      <w:r w:rsidRPr="00972CA6">
        <w:t>NOTE:</w:t>
      </w:r>
      <w:r w:rsidR="00FF7B82" w:rsidRPr="00972CA6">
        <w:t xml:space="preserve"> </w:t>
      </w:r>
      <w:r w:rsidR="00770AEF" w:rsidRPr="00972CA6">
        <w:t>F</w:t>
      </w:r>
      <w:r w:rsidR="00FF7B82" w:rsidRPr="00972CA6">
        <w:t>lies are never re-exposed to C</w:t>
      </w:r>
      <w:r w:rsidR="002D0925" w:rsidRPr="00972CA6">
        <w:t>O</w:t>
      </w:r>
      <w:r w:rsidR="00FF7B82" w:rsidRPr="00972CA6">
        <w:rPr>
          <w:vertAlign w:val="subscript"/>
        </w:rPr>
        <w:t>2</w:t>
      </w:r>
      <w:r w:rsidR="002851C7" w:rsidRPr="00972CA6">
        <w:t xml:space="preserve"> anesthesia when placing flies into tubes for sleep recording</w:t>
      </w:r>
      <w:r w:rsidR="00FF7B82" w:rsidRPr="00972CA6">
        <w:t xml:space="preserve">. The aspirator is </w:t>
      </w:r>
      <w:r w:rsidRPr="00972CA6">
        <w:t>made from rubber tubing with one end covered with cheesecloth and inserted into a 1</w:t>
      </w:r>
      <w:r w:rsidR="002D0925" w:rsidRPr="00972CA6">
        <w:t xml:space="preserve"> </w:t>
      </w:r>
      <w:r w:rsidRPr="00972CA6">
        <w:t>m</w:t>
      </w:r>
      <w:r w:rsidR="002D0925" w:rsidRPr="00972CA6">
        <w:t>L</w:t>
      </w:r>
      <w:r w:rsidRPr="00972CA6">
        <w:t xml:space="preserve"> pipette tip.</w:t>
      </w:r>
      <w:r w:rsidR="00FF7B82" w:rsidRPr="00972CA6">
        <w:t xml:space="preserve"> </w:t>
      </w:r>
    </w:p>
    <w:p w14:paraId="754AFBC3" w14:textId="77777777" w:rsidR="00447B35" w:rsidRPr="00972CA6" w:rsidRDefault="00447B35" w:rsidP="00393A9E">
      <w:pPr>
        <w:pStyle w:val="ListParagraph"/>
        <w:ind w:left="0"/>
        <w:jc w:val="both"/>
        <w:rPr>
          <w:highlight w:val="yellow"/>
        </w:rPr>
      </w:pPr>
    </w:p>
    <w:p w14:paraId="368DE9C0" w14:textId="6D6D5497" w:rsidR="002D0925" w:rsidRPr="00972CA6" w:rsidRDefault="00236EC5" w:rsidP="00393A9E">
      <w:pPr>
        <w:pStyle w:val="ListParagraph"/>
        <w:numPr>
          <w:ilvl w:val="0"/>
          <w:numId w:val="1"/>
        </w:numPr>
        <w:ind w:left="0" w:firstLine="0"/>
        <w:jc w:val="both"/>
        <w:rPr>
          <w:b/>
          <w:bCs/>
          <w:highlight w:val="yellow"/>
        </w:rPr>
      </w:pPr>
      <w:r w:rsidRPr="00972CA6">
        <w:rPr>
          <w:b/>
          <w:bCs/>
          <w:highlight w:val="yellow"/>
        </w:rPr>
        <w:t xml:space="preserve">Recording </w:t>
      </w:r>
      <w:r w:rsidR="002D0925" w:rsidRPr="00972CA6">
        <w:rPr>
          <w:b/>
          <w:bCs/>
          <w:highlight w:val="yellow"/>
        </w:rPr>
        <w:t>s</w:t>
      </w:r>
      <w:r w:rsidRPr="00972CA6">
        <w:rPr>
          <w:b/>
          <w:bCs/>
          <w:highlight w:val="yellow"/>
        </w:rPr>
        <w:t>leep</w:t>
      </w:r>
    </w:p>
    <w:p w14:paraId="58A96F62" w14:textId="4FA67287" w:rsidR="00236EC5" w:rsidRPr="00972CA6" w:rsidRDefault="00236EC5" w:rsidP="00393A9E">
      <w:pPr>
        <w:pStyle w:val="ListParagraph"/>
        <w:ind w:left="0"/>
        <w:jc w:val="both"/>
        <w:rPr>
          <w:b/>
          <w:bCs/>
          <w:highlight w:val="yellow"/>
        </w:rPr>
      </w:pPr>
    </w:p>
    <w:p w14:paraId="5C1EAB86" w14:textId="77777777" w:rsidR="002D0925" w:rsidRPr="00972CA6" w:rsidRDefault="00236EC5" w:rsidP="00393A9E">
      <w:pPr>
        <w:pStyle w:val="ListParagraph"/>
        <w:numPr>
          <w:ilvl w:val="1"/>
          <w:numId w:val="1"/>
        </w:numPr>
        <w:ind w:left="0" w:firstLine="0"/>
        <w:jc w:val="both"/>
        <w:rPr>
          <w:highlight w:val="yellow"/>
        </w:rPr>
      </w:pPr>
      <w:r w:rsidRPr="00972CA6">
        <w:rPr>
          <w:highlight w:val="yellow"/>
        </w:rPr>
        <w:t>Load flies in tubes into activity monitors to monitor sleep</w:t>
      </w:r>
      <w:r w:rsidR="00FB30DE" w:rsidRPr="00972CA6">
        <w:rPr>
          <w:highlight w:val="yellow"/>
        </w:rPr>
        <w:t>.</w:t>
      </w:r>
    </w:p>
    <w:p w14:paraId="2E2628A9" w14:textId="77777777" w:rsidR="002D0925" w:rsidRPr="00972CA6" w:rsidRDefault="009C1E43" w:rsidP="00393A9E">
      <w:pPr>
        <w:pStyle w:val="ListParagraph"/>
        <w:ind w:left="0"/>
        <w:jc w:val="both"/>
        <w:rPr>
          <w:rFonts w:ascii="Calibri" w:hAnsi="Calibri" w:cs="Calibri"/>
        </w:rPr>
      </w:pPr>
      <w:r w:rsidRPr="00972CA6">
        <w:br/>
        <w:t>NOTE: The SNAP rocks monitors back and forth from -60</w:t>
      </w:r>
      <w:r w:rsidRPr="00972CA6">
        <w:rPr>
          <w:rFonts w:ascii="Calibri" w:hAnsi="Calibri" w:cs="Calibri"/>
        </w:rPr>
        <w:t>°</w:t>
      </w:r>
      <w:r w:rsidRPr="00972CA6">
        <w:t xml:space="preserve"> to +60</w:t>
      </w:r>
      <w:r w:rsidRPr="00972CA6">
        <w:rPr>
          <w:rFonts w:ascii="Calibri" w:hAnsi="Calibri" w:cs="Calibri"/>
        </w:rPr>
        <w:t>°</w:t>
      </w:r>
      <w:r w:rsidR="00C91743" w:rsidRPr="00972CA6">
        <w:rPr>
          <w:rFonts w:ascii="Calibri" w:hAnsi="Calibri" w:cs="Calibri"/>
        </w:rPr>
        <w:t xml:space="preserve"> every ~10</w:t>
      </w:r>
      <w:r w:rsidR="002D0925" w:rsidRPr="00972CA6">
        <w:rPr>
          <w:rFonts w:ascii="Calibri" w:hAnsi="Calibri" w:cs="Calibri"/>
        </w:rPr>
        <w:t xml:space="preserve"> </w:t>
      </w:r>
      <w:r w:rsidR="00C91743" w:rsidRPr="00972CA6">
        <w:rPr>
          <w:rFonts w:ascii="Calibri" w:hAnsi="Calibri" w:cs="Calibri"/>
        </w:rPr>
        <w:t>s</w:t>
      </w:r>
      <w:r w:rsidRPr="00972CA6">
        <w:t xml:space="preserve">. </w:t>
      </w:r>
      <w:r w:rsidR="00C91743" w:rsidRPr="00972CA6">
        <w:t>The monitors are held at -60</w:t>
      </w:r>
      <w:r w:rsidR="00C91743" w:rsidRPr="00972CA6">
        <w:rPr>
          <w:rFonts w:ascii="Calibri" w:hAnsi="Calibri" w:cs="Calibri"/>
        </w:rPr>
        <w:t>°</w:t>
      </w:r>
      <w:r w:rsidR="00C91743" w:rsidRPr="00972CA6">
        <w:t xml:space="preserve"> for ~5.9s</w:t>
      </w:r>
      <w:r w:rsidR="002D0925" w:rsidRPr="00972CA6">
        <w:t xml:space="preserve"> </w:t>
      </w:r>
      <w:r w:rsidR="008D285E" w:rsidRPr="00972CA6">
        <w:t>;</w:t>
      </w:r>
      <w:r w:rsidR="00C91743" w:rsidRPr="00972CA6">
        <w:t xml:space="preserve"> it takes ~2.9</w:t>
      </w:r>
      <w:r w:rsidR="002D0925" w:rsidRPr="00972CA6">
        <w:t xml:space="preserve"> </w:t>
      </w:r>
      <w:r w:rsidR="00C91743" w:rsidRPr="00972CA6">
        <w:t>s for the tray holding the monitors to move from -60</w:t>
      </w:r>
      <w:r w:rsidR="00C91743" w:rsidRPr="00972CA6">
        <w:rPr>
          <w:rFonts w:ascii="Calibri" w:hAnsi="Calibri" w:cs="Calibri"/>
        </w:rPr>
        <w:t>°</w:t>
      </w:r>
      <w:r w:rsidR="00C91743" w:rsidRPr="00972CA6">
        <w:t xml:space="preserve"> to +60</w:t>
      </w:r>
      <w:r w:rsidR="00C91743" w:rsidRPr="00972CA6">
        <w:rPr>
          <w:rFonts w:ascii="Calibri" w:hAnsi="Calibri" w:cs="Calibri"/>
        </w:rPr>
        <w:t>°</w:t>
      </w:r>
      <w:r w:rsidR="008D285E" w:rsidRPr="00972CA6">
        <w:rPr>
          <w:rFonts w:ascii="Calibri" w:hAnsi="Calibri" w:cs="Calibri"/>
        </w:rPr>
        <w:t xml:space="preserve"> and ~1</w:t>
      </w:r>
      <w:r w:rsidR="002D0925" w:rsidRPr="00972CA6">
        <w:rPr>
          <w:rFonts w:ascii="Calibri" w:hAnsi="Calibri" w:cs="Calibri"/>
        </w:rPr>
        <w:t xml:space="preserve"> </w:t>
      </w:r>
      <w:r w:rsidR="008D285E" w:rsidRPr="00972CA6">
        <w:rPr>
          <w:rFonts w:ascii="Calibri" w:hAnsi="Calibri" w:cs="Calibri"/>
        </w:rPr>
        <w:t xml:space="preserve">s to move back from </w:t>
      </w:r>
      <w:r w:rsidR="008D285E" w:rsidRPr="00972CA6">
        <w:t>+60</w:t>
      </w:r>
      <w:r w:rsidR="008D285E" w:rsidRPr="00972CA6">
        <w:rPr>
          <w:rFonts w:ascii="Calibri" w:hAnsi="Calibri" w:cs="Calibri"/>
        </w:rPr>
        <w:t xml:space="preserve">° to </w:t>
      </w:r>
      <w:r w:rsidR="008D285E" w:rsidRPr="00972CA6">
        <w:t>-60</w:t>
      </w:r>
      <w:r w:rsidR="008D285E" w:rsidRPr="00972CA6">
        <w:rPr>
          <w:rFonts w:ascii="Calibri" w:hAnsi="Calibri" w:cs="Calibri"/>
        </w:rPr>
        <w:t>°</w:t>
      </w:r>
      <w:r w:rsidR="00C91743" w:rsidRPr="00972CA6">
        <w:rPr>
          <w:rFonts w:ascii="Calibri" w:hAnsi="Calibri" w:cs="Calibri"/>
        </w:rPr>
        <w:t>.</w:t>
      </w:r>
      <w:r w:rsidR="007D6804" w:rsidRPr="00972CA6">
        <w:rPr>
          <w:rFonts w:ascii="Calibri" w:hAnsi="Calibri" w:cs="Calibri"/>
        </w:rPr>
        <w:t xml:space="preserve"> The cycle length can be altered as needed by adjusting the voltage supplied to the motor.</w:t>
      </w:r>
      <w:r w:rsidR="00C91743" w:rsidRPr="00972CA6">
        <w:rPr>
          <w:rFonts w:ascii="Calibri" w:hAnsi="Calibri" w:cs="Calibri"/>
        </w:rPr>
        <w:t xml:space="preserve"> </w:t>
      </w:r>
    </w:p>
    <w:p w14:paraId="2AE760C8" w14:textId="77777777" w:rsidR="002D0925" w:rsidRPr="00972CA6" w:rsidRDefault="002D0925" w:rsidP="00393A9E">
      <w:pPr>
        <w:pStyle w:val="ListParagraph"/>
        <w:ind w:left="0"/>
        <w:jc w:val="both"/>
        <w:rPr>
          <w:rFonts w:ascii="Calibri" w:hAnsi="Calibri" w:cs="Calibri"/>
          <w:highlight w:val="yellow"/>
        </w:rPr>
      </w:pPr>
    </w:p>
    <w:p w14:paraId="7722F311" w14:textId="03C512F2" w:rsidR="00236EC5" w:rsidRPr="00972CA6" w:rsidRDefault="002D0925" w:rsidP="00393A9E">
      <w:pPr>
        <w:pStyle w:val="ListParagraph"/>
        <w:numPr>
          <w:ilvl w:val="2"/>
          <w:numId w:val="1"/>
        </w:numPr>
        <w:ind w:left="0" w:firstLine="0"/>
        <w:jc w:val="both"/>
        <w:rPr>
          <w:rFonts w:ascii="Calibri" w:hAnsi="Calibri" w:cs="Calibri"/>
          <w:highlight w:val="yellow"/>
        </w:rPr>
      </w:pPr>
      <w:r w:rsidRPr="00972CA6">
        <w:rPr>
          <w:rFonts w:ascii="Calibri" w:hAnsi="Calibri" w:cs="Calibri"/>
          <w:highlight w:val="yellow"/>
        </w:rPr>
        <w:t>Take c</w:t>
      </w:r>
      <w:r w:rsidR="009C1E43" w:rsidRPr="00972CA6">
        <w:rPr>
          <w:highlight w:val="yellow"/>
        </w:rPr>
        <w:t xml:space="preserve">are to ensure that tubes are placed in </w:t>
      </w:r>
      <w:r w:rsidR="00770AEF" w:rsidRPr="00972CA6">
        <w:rPr>
          <w:highlight w:val="yellow"/>
        </w:rPr>
        <w:t>activity monitor</w:t>
      </w:r>
      <w:r w:rsidR="009C1E43" w:rsidRPr="00972CA6">
        <w:rPr>
          <w:highlight w:val="yellow"/>
        </w:rPr>
        <w:t>s in the correct orientation</w:t>
      </w:r>
      <w:r w:rsidR="0053660C" w:rsidRPr="00972CA6">
        <w:rPr>
          <w:highlight w:val="yellow"/>
        </w:rPr>
        <w:t>.</w:t>
      </w:r>
      <w:r w:rsidR="00F02C5B" w:rsidRPr="00972CA6">
        <w:rPr>
          <w:highlight w:val="yellow"/>
        </w:rPr>
        <w:t xml:space="preserve"> </w:t>
      </w:r>
      <w:r w:rsidR="002851C7" w:rsidRPr="00972CA6">
        <w:rPr>
          <w:highlight w:val="yellow"/>
        </w:rPr>
        <w:t xml:space="preserve">In the correct </w:t>
      </w:r>
      <w:r w:rsidR="003F46D4" w:rsidRPr="00972CA6">
        <w:rPr>
          <w:highlight w:val="yellow"/>
        </w:rPr>
        <w:t>orientation, t</w:t>
      </w:r>
      <w:r w:rsidR="0053660C" w:rsidRPr="00972CA6">
        <w:rPr>
          <w:highlight w:val="yellow"/>
        </w:rPr>
        <w:t xml:space="preserve">he end of the tube with food </w:t>
      </w:r>
      <w:r w:rsidR="003F46D4" w:rsidRPr="00972CA6">
        <w:rPr>
          <w:highlight w:val="yellow"/>
        </w:rPr>
        <w:t>is</w:t>
      </w:r>
      <w:r w:rsidR="0053660C" w:rsidRPr="00972CA6">
        <w:rPr>
          <w:highlight w:val="yellow"/>
        </w:rPr>
        <w:t xml:space="preserve"> a</w:t>
      </w:r>
      <w:r w:rsidR="00F02C5B" w:rsidRPr="00972CA6">
        <w:rPr>
          <w:highlight w:val="yellow"/>
        </w:rPr>
        <w:t>t</w:t>
      </w:r>
      <w:r w:rsidR="0053660C" w:rsidRPr="00972CA6">
        <w:rPr>
          <w:highlight w:val="yellow"/>
        </w:rPr>
        <w:t xml:space="preserve"> the top of the SNAP to ensure that flies do not get pushed into the food. In addition, </w:t>
      </w:r>
      <w:r w:rsidR="009C1E43" w:rsidRPr="00972CA6">
        <w:rPr>
          <w:highlight w:val="yellow"/>
        </w:rPr>
        <w:t xml:space="preserve">the end with food </w:t>
      </w:r>
      <w:r w:rsidR="003F46D4" w:rsidRPr="00972CA6">
        <w:rPr>
          <w:highlight w:val="yellow"/>
        </w:rPr>
        <w:t>is</w:t>
      </w:r>
      <w:r w:rsidR="0053660C" w:rsidRPr="00972CA6">
        <w:rPr>
          <w:highlight w:val="yellow"/>
        </w:rPr>
        <w:t xml:space="preserve"> </w:t>
      </w:r>
      <w:r w:rsidR="009C1E43" w:rsidRPr="00972CA6">
        <w:rPr>
          <w:highlight w:val="yellow"/>
        </w:rPr>
        <w:t>on the side of the monitor with the sleep recording jack.</w:t>
      </w:r>
      <w:r w:rsidR="00C70DB1" w:rsidRPr="00972CA6">
        <w:rPr>
          <w:highlight w:val="yellow"/>
        </w:rPr>
        <w:t xml:space="preserve"> This allow</w:t>
      </w:r>
      <w:r w:rsidR="003F46D4" w:rsidRPr="00972CA6">
        <w:rPr>
          <w:highlight w:val="yellow"/>
        </w:rPr>
        <w:t>s</w:t>
      </w:r>
      <w:r w:rsidR="00C70DB1" w:rsidRPr="00972CA6">
        <w:rPr>
          <w:highlight w:val="yellow"/>
        </w:rPr>
        <w:t xml:space="preserve"> </w:t>
      </w:r>
      <w:r w:rsidR="00770AEF" w:rsidRPr="00972CA6">
        <w:rPr>
          <w:highlight w:val="yellow"/>
        </w:rPr>
        <w:t>activity monitor</w:t>
      </w:r>
      <w:r w:rsidR="000735B8" w:rsidRPr="00972CA6">
        <w:rPr>
          <w:highlight w:val="yellow"/>
        </w:rPr>
        <w:t>s</w:t>
      </w:r>
      <w:r w:rsidR="00C70DB1" w:rsidRPr="00972CA6">
        <w:rPr>
          <w:highlight w:val="yellow"/>
        </w:rPr>
        <w:t xml:space="preserve"> to be </w:t>
      </w:r>
      <w:r w:rsidR="000735B8" w:rsidRPr="00972CA6">
        <w:rPr>
          <w:highlight w:val="yellow"/>
        </w:rPr>
        <w:t>oriented correctly</w:t>
      </w:r>
      <w:r w:rsidR="00C70DB1" w:rsidRPr="00972CA6">
        <w:rPr>
          <w:highlight w:val="yellow"/>
        </w:rPr>
        <w:t xml:space="preserve"> in the</w:t>
      </w:r>
      <w:r w:rsidR="00770AEF" w:rsidRPr="00972CA6">
        <w:rPr>
          <w:highlight w:val="yellow"/>
        </w:rPr>
        <w:t xml:space="preserve"> </w:t>
      </w:r>
      <w:r w:rsidR="00C70DB1" w:rsidRPr="00972CA6">
        <w:rPr>
          <w:highlight w:val="yellow"/>
        </w:rPr>
        <w:t xml:space="preserve">SNAP for efficient sleep deprivation while </w:t>
      </w:r>
      <w:r w:rsidR="003F46D4" w:rsidRPr="00972CA6">
        <w:rPr>
          <w:highlight w:val="yellow"/>
        </w:rPr>
        <w:t xml:space="preserve">simultaneously </w:t>
      </w:r>
      <w:r w:rsidR="00C70DB1" w:rsidRPr="00972CA6">
        <w:rPr>
          <w:highlight w:val="yellow"/>
        </w:rPr>
        <w:t>monitoring activity.</w:t>
      </w:r>
      <w:r w:rsidR="004865B4" w:rsidRPr="00972CA6">
        <w:rPr>
          <w:highlight w:val="yellow"/>
        </w:rPr>
        <w:br/>
      </w:r>
    </w:p>
    <w:p w14:paraId="253CAF1B" w14:textId="77777777" w:rsidR="002D0925" w:rsidRPr="00972CA6" w:rsidRDefault="00772DC4" w:rsidP="00393A9E">
      <w:pPr>
        <w:pStyle w:val="ListParagraph"/>
        <w:numPr>
          <w:ilvl w:val="1"/>
          <w:numId w:val="1"/>
        </w:numPr>
        <w:ind w:left="0" w:firstLine="0"/>
        <w:jc w:val="both"/>
        <w:rPr>
          <w:highlight w:val="yellow"/>
        </w:rPr>
      </w:pPr>
      <w:r w:rsidRPr="00972CA6">
        <w:rPr>
          <w:highlight w:val="yellow"/>
        </w:rPr>
        <w:t>Place activity monitors in the recording chamber to monitor sleep</w:t>
      </w:r>
      <w:r w:rsidR="00770AEF" w:rsidRPr="00972CA6">
        <w:rPr>
          <w:highlight w:val="yellow"/>
        </w:rPr>
        <w:t>.</w:t>
      </w:r>
    </w:p>
    <w:p w14:paraId="12D3C5AB" w14:textId="5D6AAA8C" w:rsidR="00772DC4" w:rsidRPr="00972CA6" w:rsidRDefault="00772DC4" w:rsidP="00393A9E">
      <w:pPr>
        <w:pStyle w:val="ListParagraph"/>
        <w:ind w:left="0"/>
        <w:jc w:val="both"/>
        <w:rPr>
          <w:highlight w:val="yellow"/>
        </w:rPr>
      </w:pPr>
    </w:p>
    <w:p w14:paraId="1F30ABCA" w14:textId="77777777" w:rsidR="002D0925" w:rsidRPr="00972CA6" w:rsidRDefault="00772DC4" w:rsidP="00393A9E">
      <w:pPr>
        <w:pStyle w:val="ListParagraph"/>
        <w:numPr>
          <w:ilvl w:val="1"/>
          <w:numId w:val="1"/>
        </w:numPr>
        <w:ind w:left="0" w:firstLine="0"/>
        <w:jc w:val="both"/>
        <w:rPr>
          <w:highlight w:val="yellow"/>
        </w:rPr>
      </w:pPr>
      <w:r w:rsidRPr="00972CA6">
        <w:rPr>
          <w:highlight w:val="yellow"/>
        </w:rPr>
        <w:t>Monitor sleep for at least two full days to estimate baseline sleep</w:t>
      </w:r>
      <w:r w:rsidR="00770AEF" w:rsidRPr="00972CA6">
        <w:rPr>
          <w:highlight w:val="yellow"/>
        </w:rPr>
        <w:t>.</w:t>
      </w:r>
    </w:p>
    <w:p w14:paraId="6152F993" w14:textId="165A3F07" w:rsidR="00772DC4" w:rsidRPr="00972CA6" w:rsidRDefault="009C1E43" w:rsidP="00393A9E">
      <w:pPr>
        <w:pStyle w:val="ListParagraph"/>
        <w:ind w:left="0"/>
        <w:jc w:val="both"/>
        <w:rPr>
          <w:highlight w:val="yellow"/>
        </w:rPr>
      </w:pPr>
      <w:r w:rsidRPr="00972CA6">
        <w:lastRenderedPageBreak/>
        <w:br/>
        <w:t xml:space="preserve">NOTE: The day flies are loaded into </w:t>
      </w:r>
      <w:r w:rsidR="00770AEF" w:rsidRPr="00972CA6">
        <w:t>activity monitor</w:t>
      </w:r>
      <w:r w:rsidRPr="00972CA6">
        <w:t>s is typically excluded as an adaptation day to allow flies to adapt to being housed in tubes. Baseline sleep is recorded for at least two full days (48hrs) beginning with the morning following the day flies are loaded.</w:t>
      </w:r>
      <w:r w:rsidR="004865B4" w:rsidRPr="00972CA6">
        <w:rPr>
          <w:highlight w:val="yellow"/>
        </w:rPr>
        <w:br/>
      </w:r>
    </w:p>
    <w:p w14:paraId="386D609D" w14:textId="22274659" w:rsidR="002D0925" w:rsidRPr="00972CA6" w:rsidRDefault="00770AEF" w:rsidP="00393A9E">
      <w:pPr>
        <w:pStyle w:val="ListParagraph"/>
        <w:numPr>
          <w:ilvl w:val="1"/>
          <w:numId w:val="1"/>
        </w:numPr>
        <w:ind w:left="0" w:firstLine="0"/>
        <w:jc w:val="both"/>
        <w:rPr>
          <w:highlight w:val="yellow"/>
        </w:rPr>
      </w:pPr>
      <w:r w:rsidRPr="00972CA6">
        <w:rPr>
          <w:highlight w:val="yellow"/>
        </w:rPr>
        <w:t>Save locomotor activity counts of flies in 1</w:t>
      </w:r>
      <w:r w:rsidR="002D0925" w:rsidRPr="00972CA6">
        <w:rPr>
          <w:highlight w:val="yellow"/>
        </w:rPr>
        <w:t xml:space="preserve"> </w:t>
      </w:r>
      <w:r w:rsidRPr="00972CA6">
        <w:rPr>
          <w:highlight w:val="yellow"/>
        </w:rPr>
        <w:t>min</w:t>
      </w:r>
      <w:r w:rsidR="002D0925" w:rsidRPr="00972CA6">
        <w:rPr>
          <w:highlight w:val="yellow"/>
        </w:rPr>
        <w:t xml:space="preserve"> </w:t>
      </w:r>
      <w:r w:rsidRPr="00972CA6">
        <w:rPr>
          <w:highlight w:val="yellow"/>
        </w:rPr>
        <w:t xml:space="preserve">bins from the time of lights </w:t>
      </w:r>
      <w:r w:rsidR="002851C7" w:rsidRPr="00972CA6">
        <w:rPr>
          <w:highlight w:val="yellow"/>
        </w:rPr>
        <w:t>on</w:t>
      </w:r>
      <w:r w:rsidRPr="00972CA6">
        <w:rPr>
          <w:highlight w:val="yellow"/>
        </w:rPr>
        <w:t xml:space="preserve"> a given day to lights on the previous day </w:t>
      </w:r>
      <w:r w:rsidR="004865B4" w:rsidRPr="00972CA6">
        <w:rPr>
          <w:highlight w:val="yellow"/>
        </w:rPr>
        <w:t xml:space="preserve">using activity recording software </w:t>
      </w:r>
      <w:r w:rsidR="002D0925" w:rsidRPr="00972CA6">
        <w:rPr>
          <w:highlight w:val="yellow"/>
        </w:rPr>
        <w:t>(</w:t>
      </w:r>
      <w:r w:rsidRPr="00972CA6">
        <w:rPr>
          <w:highlight w:val="yellow"/>
        </w:rPr>
        <w:t>e.g.</w:t>
      </w:r>
      <w:r w:rsidR="002D0925" w:rsidRPr="00972CA6">
        <w:rPr>
          <w:highlight w:val="yellow"/>
        </w:rPr>
        <w:t>,</w:t>
      </w:r>
      <w:r w:rsidRPr="00972CA6">
        <w:rPr>
          <w:i/>
          <w:iCs/>
          <w:highlight w:val="yellow"/>
        </w:rPr>
        <w:t xml:space="preserve"> </w:t>
      </w:r>
      <w:r w:rsidRPr="00972CA6">
        <w:rPr>
          <w:highlight w:val="yellow"/>
        </w:rPr>
        <w:t>from 8</w:t>
      </w:r>
      <w:r w:rsidR="002D0925" w:rsidRPr="00972CA6">
        <w:rPr>
          <w:highlight w:val="yellow"/>
        </w:rPr>
        <w:t xml:space="preserve"> AM</w:t>
      </w:r>
      <w:r w:rsidRPr="00972CA6">
        <w:rPr>
          <w:highlight w:val="yellow"/>
        </w:rPr>
        <w:t xml:space="preserve"> to 8</w:t>
      </w:r>
      <w:r w:rsidR="002D0925" w:rsidRPr="00972CA6">
        <w:rPr>
          <w:highlight w:val="yellow"/>
        </w:rPr>
        <w:t xml:space="preserve"> AM)</w:t>
      </w:r>
      <w:r w:rsidR="004865B4" w:rsidRPr="00972CA6">
        <w:rPr>
          <w:highlight w:val="yellow"/>
        </w:rPr>
        <w:t>.</w:t>
      </w:r>
    </w:p>
    <w:p w14:paraId="473D6F0B" w14:textId="50579C5D" w:rsidR="00770AEF" w:rsidRPr="00972CA6" w:rsidRDefault="00770AEF" w:rsidP="00393A9E">
      <w:pPr>
        <w:pStyle w:val="ListParagraph"/>
        <w:ind w:left="0"/>
        <w:jc w:val="both"/>
        <w:rPr>
          <w:highlight w:val="yellow"/>
        </w:rPr>
      </w:pPr>
    </w:p>
    <w:p w14:paraId="2F1DB044" w14:textId="77777777" w:rsidR="002D0925" w:rsidRPr="00972CA6" w:rsidRDefault="001F754E" w:rsidP="00393A9E">
      <w:pPr>
        <w:pStyle w:val="ListParagraph"/>
        <w:numPr>
          <w:ilvl w:val="1"/>
          <w:numId w:val="1"/>
        </w:numPr>
        <w:ind w:left="0" w:firstLine="0"/>
        <w:jc w:val="both"/>
        <w:rPr>
          <w:highlight w:val="yellow"/>
        </w:rPr>
      </w:pPr>
      <w:r w:rsidRPr="00972CA6">
        <w:rPr>
          <w:highlight w:val="yellow"/>
        </w:rPr>
        <w:t xml:space="preserve">Estimate sleep from the locomotor activity data </w:t>
      </w:r>
      <w:r w:rsidR="003F46D4" w:rsidRPr="00972CA6">
        <w:rPr>
          <w:highlight w:val="yellow"/>
        </w:rPr>
        <w:t>with</w:t>
      </w:r>
      <w:r w:rsidRPr="00972CA6">
        <w:rPr>
          <w:highlight w:val="yellow"/>
        </w:rPr>
        <w:t xml:space="preserve"> custom macros </w:t>
      </w:r>
      <w:r w:rsidR="004865B4" w:rsidRPr="00972CA6">
        <w:rPr>
          <w:highlight w:val="yellow"/>
        </w:rPr>
        <w:t>using</w:t>
      </w:r>
      <w:r w:rsidRPr="00972CA6">
        <w:rPr>
          <w:highlight w:val="yellow"/>
        </w:rPr>
        <w:t xml:space="preserve"> 5 min of inactivity </w:t>
      </w:r>
      <w:r w:rsidR="004865B4" w:rsidRPr="00972CA6">
        <w:rPr>
          <w:highlight w:val="yellow"/>
        </w:rPr>
        <w:t>as</w:t>
      </w:r>
      <w:r w:rsidRPr="00972CA6">
        <w:rPr>
          <w:highlight w:val="yellow"/>
        </w:rPr>
        <w:t xml:space="preserve"> the threshold for a bout of sleep</w:t>
      </w:r>
      <w:r w:rsidR="004865B4" w:rsidRPr="00972CA6">
        <w:rPr>
          <w:highlight w:val="yellow"/>
        </w:rPr>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004865B4" w:rsidRPr="00972CA6">
        <w:rPr>
          <w:highlight w:val="yellow"/>
        </w:rPr>
        <w:instrText xml:space="preserve"> ADDIN EN.CITE </w:instrText>
      </w:r>
      <w:r w:rsidR="004865B4" w:rsidRPr="00972CA6">
        <w:rPr>
          <w:highlight w:val="yellow"/>
        </w:rPr>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004865B4" w:rsidRPr="00972CA6">
        <w:rPr>
          <w:highlight w:val="yellow"/>
        </w:rPr>
        <w:instrText xml:space="preserve"> ADDIN EN.CITE.DATA </w:instrText>
      </w:r>
      <w:r w:rsidR="004865B4" w:rsidRPr="00972CA6">
        <w:rPr>
          <w:highlight w:val="yellow"/>
        </w:rPr>
      </w:r>
      <w:r w:rsidR="004865B4" w:rsidRPr="00972CA6">
        <w:rPr>
          <w:highlight w:val="yellow"/>
        </w:rPr>
        <w:fldChar w:fldCharType="end"/>
      </w:r>
      <w:r w:rsidR="004865B4" w:rsidRPr="00972CA6">
        <w:rPr>
          <w:highlight w:val="yellow"/>
        </w:rPr>
      </w:r>
      <w:r w:rsidR="004865B4" w:rsidRPr="00972CA6">
        <w:rPr>
          <w:highlight w:val="yellow"/>
        </w:rPr>
        <w:fldChar w:fldCharType="separate"/>
      </w:r>
      <w:r w:rsidR="004865B4" w:rsidRPr="00972CA6">
        <w:rPr>
          <w:noProof/>
          <w:highlight w:val="yellow"/>
          <w:vertAlign w:val="superscript"/>
        </w:rPr>
        <w:t>35</w:t>
      </w:r>
      <w:r w:rsidR="004865B4" w:rsidRPr="00972CA6">
        <w:rPr>
          <w:highlight w:val="yellow"/>
        </w:rPr>
        <w:fldChar w:fldCharType="end"/>
      </w:r>
      <w:r w:rsidRPr="00972CA6">
        <w:rPr>
          <w:highlight w:val="yellow"/>
        </w:rPr>
        <w:t>.</w:t>
      </w:r>
    </w:p>
    <w:p w14:paraId="552488B3" w14:textId="3449F500" w:rsidR="002D0925" w:rsidRPr="00972CA6" w:rsidRDefault="00314A25" w:rsidP="00393A9E">
      <w:pPr>
        <w:pStyle w:val="ListParagraph"/>
        <w:ind w:left="0"/>
        <w:jc w:val="both"/>
      </w:pPr>
      <w:r w:rsidRPr="00972CA6">
        <w:br/>
        <w:t xml:space="preserve">NOTE: </w:t>
      </w:r>
      <w:proofErr w:type="gramStart"/>
      <w:r w:rsidR="002851C7" w:rsidRPr="00972CA6">
        <w:t>A</w:t>
      </w:r>
      <w:r w:rsidR="000A6A62" w:rsidRPr="00972CA6">
        <w:t xml:space="preserve"> number of</w:t>
      </w:r>
      <w:proofErr w:type="gramEnd"/>
      <w:r w:rsidR="000A6A62" w:rsidRPr="00972CA6">
        <w:t xml:space="preserve"> sleep metrics are computed</w:t>
      </w:r>
      <w:r w:rsidR="002851C7" w:rsidRPr="00972CA6">
        <w:t xml:space="preserve"> from the locomotor activity counts</w:t>
      </w:r>
      <w:r w:rsidR="000A6A62" w:rsidRPr="00972CA6">
        <w:t xml:space="preserve">. These include </w:t>
      </w:r>
      <w:r w:rsidRPr="00972CA6">
        <w:t>sleep in min/</w:t>
      </w:r>
      <w:r w:rsidR="002D0925" w:rsidRPr="00972CA6">
        <w:t>h</w:t>
      </w:r>
      <w:r w:rsidRPr="00972CA6">
        <w:t xml:space="preserve"> over 24</w:t>
      </w:r>
      <w:r w:rsidR="002D0925" w:rsidRPr="00972CA6">
        <w:t xml:space="preserve"> </w:t>
      </w:r>
      <w:r w:rsidRPr="00972CA6">
        <w:t xml:space="preserve">h, </w:t>
      </w:r>
      <w:r w:rsidR="000A6A62" w:rsidRPr="00972CA6">
        <w:t>total sleep time in 24</w:t>
      </w:r>
      <w:r w:rsidR="002D0925" w:rsidRPr="00972CA6">
        <w:t xml:space="preserve"> </w:t>
      </w:r>
      <w:r w:rsidR="000A6A62" w:rsidRPr="00972CA6">
        <w:t>h, average and maximum daytime and night</w:t>
      </w:r>
      <w:r w:rsidR="006F5A3A" w:rsidRPr="00972CA6">
        <w:t>t</w:t>
      </w:r>
      <w:r w:rsidR="000A6A62" w:rsidRPr="00972CA6">
        <w:t>ime sleep bout lengths</w:t>
      </w:r>
      <w:r w:rsidR="00D03E53" w:rsidRPr="00972CA6">
        <w:fldChar w:fldCharType="begin"/>
      </w:r>
      <w:r w:rsidR="00D03E53" w:rsidRPr="00972CA6">
        <w:instrText xml:space="preserve"> ADDIN EN.CITE &lt;EndNote&gt;&lt;Cite&gt;&lt;Author&gt;Andretic&lt;/Author&gt;&lt;Year&gt;2005&lt;/Year&gt;&lt;RecNum&gt;183&lt;/RecNum&gt;&lt;DisplayText&gt;&lt;style face="superscript"&gt;36&lt;/style&gt;&lt;/DisplayText&gt;&lt;record&gt;&lt;rec-number&gt;183&lt;/rec-number&gt;&lt;foreign-keys&gt;&lt;key app="EN" db-id="t5pd5exvoea5w2effx0xvpz22dffx2adds5p" timestamp="1568572905"&gt;183&lt;/key&gt;&lt;/foreign-keys&gt;&lt;ref-type name="Journal Article"&gt;17&lt;/ref-type&gt;&lt;contributors&gt;&lt;authors&gt;&lt;author&gt;Andretic, R.&lt;/author&gt;&lt;author&gt;Shaw, P. J.&lt;/author&gt;&lt;/authors&gt;&lt;/contributors&gt;&lt;auth-address&gt;The Neurosciences Institute, San Diego, California 92121, USA.&lt;/auth-address&gt;&lt;titles&gt;&lt;title&gt;&lt;style face="normal" font="default" size="100%"&gt;Essentials of sleep recordings in &lt;/style&gt;&lt;style face="italic" font="default" size="100%"&gt;Drosophila&lt;/style&gt;&lt;style face="normal" font="default" size="100%"&gt;: moving beyond sleep time&lt;/style&gt;&lt;/title&gt;&lt;secondary-title&gt;Methods Enzymol&lt;/secondary-title&gt;&lt;/titles&gt;&lt;periodical&gt;&lt;full-title&gt;Methods Enzymol&lt;/full-title&gt;&lt;/periodical&gt;&lt;pages&gt;759-72&lt;/pages&gt;&lt;volume&gt;393&lt;/volume&gt;&lt;keywords&gt;&lt;keyword&gt;Animals&lt;/keyword&gt;&lt;keyword&gt;Drosophila melanogaster/genetics/*physiology&lt;/keyword&gt;&lt;keyword&gt;Female&lt;/keyword&gt;&lt;keyword&gt;Male&lt;/keyword&gt;&lt;keyword&gt;Motor Activity&lt;/keyword&gt;&lt;keyword&gt;Sex Factors&lt;/keyword&gt;&lt;keyword&gt;*Sleep&lt;/keyword&gt;&lt;keyword&gt;Sleep Deprivation/physiopathology&lt;/keyword&gt;&lt;/keywords&gt;&lt;dates&gt;&lt;year&gt;2005&lt;/year&gt;&lt;/dates&gt;&lt;isbn&gt;1557-7988 (Electronic)&amp;#xD;0076-6879 (Linking)&lt;/isbn&gt;&lt;accession-num&gt;15817323&lt;/accession-num&gt;&lt;urls&gt;&lt;related-urls&gt;&lt;url&gt;http://www.ncbi.nlm.nih.gov/pubmed/15817323&lt;/url&gt;&lt;/related-urls&gt;&lt;/urls&gt;&lt;electronic-resource-num&gt;10.1016/S0076-6879(05)93040-1&lt;/electronic-resource-num&gt;&lt;/record&gt;&lt;/Cite&gt;&lt;/EndNote&gt;</w:instrText>
      </w:r>
      <w:r w:rsidR="00D03E53" w:rsidRPr="00972CA6">
        <w:fldChar w:fldCharType="separate"/>
      </w:r>
      <w:r w:rsidR="00D03E53" w:rsidRPr="00972CA6">
        <w:rPr>
          <w:noProof/>
          <w:vertAlign w:val="superscript"/>
        </w:rPr>
        <w:t>36</w:t>
      </w:r>
      <w:r w:rsidR="00D03E53" w:rsidRPr="00972CA6">
        <w:fldChar w:fldCharType="end"/>
      </w:r>
      <w:r w:rsidR="000A6A62" w:rsidRPr="00972CA6">
        <w:t>.</w:t>
      </w:r>
    </w:p>
    <w:p w14:paraId="66C4C3FD" w14:textId="77777777" w:rsidR="002D0925" w:rsidRPr="00972CA6" w:rsidRDefault="002D0925" w:rsidP="00393A9E">
      <w:pPr>
        <w:pStyle w:val="ListParagraph"/>
        <w:ind w:left="0"/>
        <w:jc w:val="both"/>
        <w:rPr>
          <w:highlight w:val="yellow"/>
        </w:rPr>
      </w:pPr>
    </w:p>
    <w:p w14:paraId="30F5F35D" w14:textId="412285D5" w:rsidR="0035074B" w:rsidRPr="00972CA6" w:rsidRDefault="0035074B" w:rsidP="00393A9E">
      <w:pPr>
        <w:pStyle w:val="ListParagraph"/>
        <w:numPr>
          <w:ilvl w:val="0"/>
          <w:numId w:val="1"/>
        </w:numPr>
        <w:ind w:left="0" w:firstLine="0"/>
        <w:jc w:val="both"/>
        <w:rPr>
          <w:highlight w:val="yellow"/>
        </w:rPr>
      </w:pPr>
      <w:r w:rsidRPr="00972CA6">
        <w:rPr>
          <w:b/>
          <w:bCs/>
          <w:highlight w:val="yellow"/>
        </w:rPr>
        <w:t xml:space="preserve">Sleep </w:t>
      </w:r>
      <w:r w:rsidR="002D0925" w:rsidRPr="00972CA6">
        <w:rPr>
          <w:b/>
          <w:bCs/>
          <w:highlight w:val="yellow"/>
        </w:rPr>
        <w:t>deprivation and recovery</w:t>
      </w:r>
    </w:p>
    <w:p w14:paraId="6475255A" w14:textId="77777777" w:rsidR="002D0925" w:rsidRPr="00972CA6" w:rsidRDefault="002D0925" w:rsidP="00393A9E">
      <w:pPr>
        <w:pStyle w:val="ListParagraph"/>
        <w:ind w:left="0"/>
        <w:jc w:val="both"/>
        <w:rPr>
          <w:highlight w:val="yellow"/>
        </w:rPr>
      </w:pPr>
    </w:p>
    <w:p w14:paraId="172BAD3F" w14:textId="73E02890" w:rsidR="002D0925" w:rsidRPr="00972CA6" w:rsidRDefault="002D0925" w:rsidP="00393A9E">
      <w:pPr>
        <w:pStyle w:val="ListParagraph"/>
        <w:numPr>
          <w:ilvl w:val="1"/>
          <w:numId w:val="1"/>
        </w:numPr>
        <w:ind w:left="0" w:firstLine="0"/>
        <w:jc w:val="both"/>
        <w:rPr>
          <w:highlight w:val="yellow"/>
        </w:rPr>
      </w:pPr>
      <w:r w:rsidRPr="00972CA6">
        <w:rPr>
          <w:highlight w:val="yellow"/>
        </w:rPr>
        <w:t>As f</w:t>
      </w:r>
      <w:r w:rsidR="00B21CCD" w:rsidRPr="00972CA6">
        <w:rPr>
          <w:highlight w:val="yellow"/>
        </w:rPr>
        <w:t>lies can be sleep deprived for variable lengths of time (</w:t>
      </w:r>
      <w:r w:rsidRPr="00972CA6">
        <w:rPr>
          <w:highlight w:val="yellow"/>
        </w:rPr>
        <w:t xml:space="preserve">e.g., </w:t>
      </w:r>
      <w:r w:rsidR="00B21CCD" w:rsidRPr="00972CA6">
        <w:rPr>
          <w:highlight w:val="yellow"/>
        </w:rPr>
        <w:t>12</w:t>
      </w:r>
      <w:r w:rsidRPr="00972CA6">
        <w:rPr>
          <w:highlight w:val="yellow"/>
        </w:rPr>
        <w:t xml:space="preserve"> </w:t>
      </w:r>
      <w:r w:rsidR="00B21CCD" w:rsidRPr="00972CA6">
        <w:rPr>
          <w:highlight w:val="yellow"/>
        </w:rPr>
        <w:t>h, 24</w:t>
      </w:r>
      <w:r w:rsidRPr="00972CA6">
        <w:rPr>
          <w:highlight w:val="yellow"/>
        </w:rPr>
        <w:t xml:space="preserve"> </w:t>
      </w:r>
      <w:r w:rsidR="00B21CCD" w:rsidRPr="00972CA6">
        <w:rPr>
          <w:highlight w:val="yellow"/>
        </w:rPr>
        <w:t>h and 36</w:t>
      </w:r>
      <w:r w:rsidRPr="00972CA6">
        <w:rPr>
          <w:highlight w:val="yellow"/>
        </w:rPr>
        <w:t xml:space="preserve"> </w:t>
      </w:r>
      <w:r w:rsidR="00B21CCD" w:rsidRPr="00972CA6">
        <w:rPr>
          <w:highlight w:val="yellow"/>
        </w:rPr>
        <w:t>h)</w:t>
      </w:r>
      <w:r w:rsidRPr="00972CA6">
        <w:rPr>
          <w:highlight w:val="yellow"/>
        </w:rPr>
        <w:t xml:space="preserve"> and r</w:t>
      </w:r>
      <w:r w:rsidR="00B21CCD" w:rsidRPr="00972CA6">
        <w:rPr>
          <w:highlight w:val="yellow"/>
        </w:rPr>
        <w:t>ecovery sleep can also be evaluated at various intervals (</w:t>
      </w:r>
      <w:r w:rsidRPr="00972CA6">
        <w:rPr>
          <w:highlight w:val="yellow"/>
        </w:rPr>
        <w:t xml:space="preserve">e.g., </w:t>
      </w:r>
      <w:r w:rsidR="00B21CCD" w:rsidRPr="00972CA6">
        <w:rPr>
          <w:highlight w:val="yellow"/>
        </w:rPr>
        <w:t>6</w:t>
      </w:r>
      <w:r w:rsidRPr="00972CA6">
        <w:rPr>
          <w:highlight w:val="yellow"/>
        </w:rPr>
        <w:t xml:space="preserve"> </w:t>
      </w:r>
      <w:r w:rsidR="00B21CCD" w:rsidRPr="00972CA6">
        <w:rPr>
          <w:highlight w:val="yellow"/>
        </w:rPr>
        <w:t>h, 12</w:t>
      </w:r>
      <w:r w:rsidRPr="00972CA6">
        <w:rPr>
          <w:highlight w:val="yellow"/>
        </w:rPr>
        <w:t xml:space="preserve"> </w:t>
      </w:r>
      <w:r w:rsidR="00B21CCD" w:rsidRPr="00972CA6">
        <w:rPr>
          <w:highlight w:val="yellow"/>
        </w:rPr>
        <w:t>h, 24</w:t>
      </w:r>
      <w:r w:rsidRPr="00972CA6">
        <w:rPr>
          <w:highlight w:val="yellow"/>
        </w:rPr>
        <w:t xml:space="preserve"> </w:t>
      </w:r>
      <w:r w:rsidR="00B21CCD" w:rsidRPr="00972CA6">
        <w:rPr>
          <w:highlight w:val="yellow"/>
        </w:rPr>
        <w:t>h and 48</w:t>
      </w:r>
      <w:r w:rsidRPr="00972CA6">
        <w:rPr>
          <w:highlight w:val="yellow"/>
        </w:rPr>
        <w:t xml:space="preserve"> </w:t>
      </w:r>
      <w:r w:rsidR="00B21CCD" w:rsidRPr="00972CA6">
        <w:rPr>
          <w:highlight w:val="yellow"/>
        </w:rPr>
        <w:t>h)</w:t>
      </w:r>
      <w:r w:rsidRPr="00972CA6">
        <w:rPr>
          <w:highlight w:val="yellow"/>
        </w:rPr>
        <w:t>, determine t</w:t>
      </w:r>
      <w:r w:rsidR="00B21CCD" w:rsidRPr="00972CA6">
        <w:rPr>
          <w:highlight w:val="yellow"/>
        </w:rPr>
        <w:t xml:space="preserve">he duration of recovery by experimental need. Sleep recovery can </w:t>
      </w:r>
      <w:r w:rsidRPr="00972CA6">
        <w:rPr>
          <w:highlight w:val="yellow"/>
        </w:rPr>
        <w:t xml:space="preserve">be </w:t>
      </w:r>
      <w:r w:rsidR="00B21CCD" w:rsidRPr="00972CA6">
        <w:rPr>
          <w:highlight w:val="yellow"/>
        </w:rPr>
        <w:t>visualized using a sleep gain/loss plot</w:t>
      </w:r>
      <w:r w:rsidR="00C30208" w:rsidRPr="00972CA6">
        <w:rPr>
          <w:highlight w:val="yellow"/>
        </w:rPr>
        <w:t xml:space="preserve"> or by examining percent sleep recovered over a predetermined interval (</w:t>
      </w:r>
      <w:r w:rsidRPr="00972CA6">
        <w:rPr>
          <w:highlight w:val="yellow"/>
        </w:rPr>
        <w:t xml:space="preserve">e.g., </w:t>
      </w:r>
      <w:r w:rsidR="00C30208" w:rsidRPr="00972CA6">
        <w:rPr>
          <w:highlight w:val="yellow"/>
        </w:rPr>
        <w:t>6</w:t>
      </w:r>
      <w:r w:rsidRPr="00972CA6">
        <w:rPr>
          <w:highlight w:val="yellow"/>
        </w:rPr>
        <w:t xml:space="preserve"> </w:t>
      </w:r>
      <w:r w:rsidR="00C30208" w:rsidRPr="00972CA6">
        <w:rPr>
          <w:highlight w:val="yellow"/>
        </w:rPr>
        <w:t>h).</w:t>
      </w:r>
    </w:p>
    <w:p w14:paraId="66860DED" w14:textId="30765CF9" w:rsidR="00B21CCD" w:rsidRPr="00972CA6" w:rsidRDefault="00B21CCD" w:rsidP="00393A9E">
      <w:pPr>
        <w:pStyle w:val="ListParagraph"/>
        <w:ind w:left="0"/>
        <w:jc w:val="both"/>
        <w:rPr>
          <w:highlight w:val="yellow"/>
        </w:rPr>
      </w:pPr>
    </w:p>
    <w:p w14:paraId="01407638" w14:textId="77777777" w:rsidR="002D0925" w:rsidRPr="00972CA6" w:rsidRDefault="00886190" w:rsidP="00393A9E">
      <w:pPr>
        <w:pStyle w:val="ListParagraph"/>
        <w:numPr>
          <w:ilvl w:val="1"/>
          <w:numId w:val="1"/>
        </w:numPr>
        <w:ind w:left="0" w:firstLine="0"/>
        <w:jc w:val="both"/>
        <w:rPr>
          <w:highlight w:val="yellow"/>
        </w:rPr>
      </w:pPr>
      <w:r w:rsidRPr="00972CA6">
        <w:rPr>
          <w:highlight w:val="yellow"/>
        </w:rPr>
        <w:t>If slee</w:t>
      </w:r>
      <w:r w:rsidR="002D0925" w:rsidRPr="00972CA6">
        <w:rPr>
          <w:highlight w:val="yellow"/>
        </w:rPr>
        <w:t>p</w:t>
      </w:r>
      <w:r w:rsidRPr="00972CA6">
        <w:rPr>
          <w:highlight w:val="yellow"/>
        </w:rPr>
        <w:t xml:space="preserve"> is stable over the two </w:t>
      </w:r>
      <w:r w:rsidR="0035074B" w:rsidRPr="00972CA6">
        <w:rPr>
          <w:highlight w:val="yellow"/>
        </w:rPr>
        <w:t xml:space="preserve">baseline </w:t>
      </w:r>
      <w:r w:rsidRPr="00972CA6">
        <w:rPr>
          <w:highlight w:val="yellow"/>
        </w:rPr>
        <w:t xml:space="preserve">days, </w:t>
      </w:r>
      <w:r w:rsidR="00122181" w:rsidRPr="00972CA6">
        <w:rPr>
          <w:highlight w:val="yellow"/>
        </w:rPr>
        <w:t xml:space="preserve">on the third day, </w:t>
      </w:r>
      <w:r w:rsidRPr="00972CA6">
        <w:rPr>
          <w:highlight w:val="yellow"/>
        </w:rPr>
        <w:t xml:space="preserve">place </w:t>
      </w:r>
      <w:r w:rsidR="00770AEF" w:rsidRPr="00972CA6">
        <w:rPr>
          <w:highlight w:val="yellow"/>
        </w:rPr>
        <w:t>activity monitor</w:t>
      </w:r>
      <w:r w:rsidRPr="00972CA6">
        <w:rPr>
          <w:highlight w:val="yellow"/>
        </w:rPr>
        <w:t xml:space="preserve">s into the SNAP for </w:t>
      </w:r>
      <w:r w:rsidR="00122181" w:rsidRPr="00972CA6">
        <w:rPr>
          <w:highlight w:val="yellow"/>
        </w:rPr>
        <w:t xml:space="preserve">overnight </w:t>
      </w:r>
      <w:r w:rsidRPr="00972CA6">
        <w:rPr>
          <w:highlight w:val="yellow"/>
        </w:rPr>
        <w:t>sleep deprivation.</w:t>
      </w:r>
    </w:p>
    <w:p w14:paraId="1FC0CC88" w14:textId="77777777" w:rsidR="002D0925" w:rsidRPr="00972CA6" w:rsidRDefault="009C1E43" w:rsidP="00393A9E">
      <w:pPr>
        <w:pStyle w:val="ListParagraph"/>
        <w:ind w:left="0"/>
        <w:jc w:val="both"/>
      </w:pPr>
      <w:r w:rsidRPr="00972CA6">
        <w:br/>
        <w:t xml:space="preserve">NOTE: Flies will exhibit a robust </w:t>
      </w:r>
      <w:r w:rsidR="008E30BF" w:rsidRPr="00972CA6">
        <w:t xml:space="preserve">sleep </w:t>
      </w:r>
      <w:r w:rsidRPr="00972CA6">
        <w:t>rebound over a range of sleep times</w:t>
      </w:r>
      <w:r w:rsidR="00E92C9B" w:rsidRPr="00972CA6">
        <w:fldChar w:fldCharType="begin">
          <w:fldData xml:space="preserve">PEVuZE5vdGU+PENpdGU+PEF1dGhvcj5Eb25sZWE8L0F1dGhvcj48WWVhcj4yMDExPC9ZZWFyPjxS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==
</w:fldData>
        </w:fldChar>
      </w:r>
      <w:r w:rsidR="00D03E53" w:rsidRPr="00972CA6">
        <w:instrText xml:space="preserve"> ADDIN EN.CITE </w:instrText>
      </w:r>
      <w:r w:rsidR="00D03E53" w:rsidRPr="00972CA6">
        <w:fldChar w:fldCharType="begin">
          <w:fldData xml:space="preserve">PEVuZE5vdGU+PENpdGU+PEF1dGhvcj5Eb25sZWE8L0F1dGhvcj48WWVhcj4yMDExPC9ZZWFyPjxS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==
</w:fldData>
        </w:fldChar>
      </w:r>
      <w:r w:rsidR="00D03E53" w:rsidRPr="00972CA6">
        <w:instrText xml:space="preserve"> ADDIN EN.CITE.DATA </w:instrText>
      </w:r>
      <w:r w:rsidR="00D03E53" w:rsidRPr="00972CA6">
        <w:fldChar w:fldCharType="end"/>
      </w:r>
      <w:r w:rsidR="00E92C9B" w:rsidRPr="00972CA6">
        <w:fldChar w:fldCharType="separate"/>
      </w:r>
      <w:r w:rsidR="00D03E53" w:rsidRPr="00972CA6">
        <w:rPr>
          <w:noProof/>
          <w:vertAlign w:val="superscript"/>
        </w:rPr>
        <w:t>8,32,37,38</w:t>
      </w:r>
      <w:r w:rsidR="00E92C9B" w:rsidRPr="00972CA6">
        <w:fldChar w:fldCharType="end"/>
      </w:r>
      <w:r w:rsidRPr="00972CA6">
        <w:t>, but sleep has to be stable to reliably evaluate rebound sleep.</w:t>
      </w:r>
      <w:r w:rsidR="00F02C5B" w:rsidRPr="00972CA6">
        <w:t xml:space="preserve"> </w:t>
      </w:r>
      <w:r w:rsidR="001F754E" w:rsidRPr="00972CA6">
        <w:t>Sleep is stable</w:t>
      </w:r>
      <w:r w:rsidR="00F02C5B" w:rsidRPr="00972CA6">
        <w:t xml:space="preserve"> when the </w:t>
      </w:r>
      <w:r w:rsidR="008864F4" w:rsidRPr="00972CA6">
        <w:t>difference in sleep between baseline days is ± 100 min.</w:t>
      </w:r>
    </w:p>
    <w:p w14:paraId="3FD12074" w14:textId="57C30A87" w:rsidR="006B1514" w:rsidRPr="00972CA6" w:rsidRDefault="006B1514" w:rsidP="00393A9E">
      <w:pPr>
        <w:pStyle w:val="ListParagraph"/>
        <w:ind w:left="0"/>
        <w:jc w:val="both"/>
        <w:rPr>
          <w:highlight w:val="yellow"/>
        </w:rPr>
      </w:pPr>
    </w:p>
    <w:p w14:paraId="560BDB3F" w14:textId="77777777" w:rsidR="002D0925" w:rsidRPr="00972CA6" w:rsidRDefault="003F46D4" w:rsidP="00393A9E">
      <w:pPr>
        <w:pStyle w:val="ListParagraph"/>
        <w:numPr>
          <w:ilvl w:val="1"/>
          <w:numId w:val="1"/>
        </w:numPr>
        <w:ind w:left="0" w:firstLine="0"/>
        <w:jc w:val="both"/>
        <w:rPr>
          <w:highlight w:val="yellow"/>
        </w:rPr>
      </w:pPr>
      <w:r w:rsidRPr="00972CA6">
        <w:rPr>
          <w:highlight w:val="yellow"/>
        </w:rPr>
        <w:t>M</w:t>
      </w:r>
      <w:r w:rsidR="00A465C9" w:rsidRPr="00972CA6">
        <w:rPr>
          <w:highlight w:val="yellow"/>
        </w:rPr>
        <w:t xml:space="preserve">ake sure </w:t>
      </w:r>
      <w:r w:rsidR="00770AEF" w:rsidRPr="00972CA6">
        <w:rPr>
          <w:highlight w:val="yellow"/>
        </w:rPr>
        <w:t>activity monitor</w:t>
      </w:r>
      <w:r w:rsidR="00A465C9" w:rsidRPr="00972CA6">
        <w:rPr>
          <w:highlight w:val="yellow"/>
        </w:rPr>
        <w:t xml:space="preserve">s are secured in place with monitor holder pins, monitor cords plugged in, and monitors oriented correctly with the end with food </w:t>
      </w:r>
      <w:r w:rsidR="000735B8" w:rsidRPr="00972CA6">
        <w:rPr>
          <w:highlight w:val="yellow"/>
        </w:rPr>
        <w:t>at the back</w:t>
      </w:r>
      <w:r w:rsidR="00A465C9" w:rsidRPr="00972CA6">
        <w:rPr>
          <w:highlight w:val="yellow"/>
        </w:rPr>
        <w:t>, and plastic barriers in front (</w:t>
      </w:r>
      <w:r w:rsidR="00A465C9" w:rsidRPr="00972CA6">
        <w:rPr>
          <w:b/>
          <w:bCs/>
          <w:highlight w:val="yellow"/>
        </w:rPr>
        <w:t>Figure 1</w:t>
      </w:r>
      <w:r w:rsidR="00A465C9" w:rsidRPr="00972CA6">
        <w:rPr>
          <w:highlight w:val="yellow"/>
        </w:rPr>
        <w:t>)</w:t>
      </w:r>
      <w:r w:rsidR="00122181" w:rsidRPr="00972CA6">
        <w:rPr>
          <w:highlight w:val="yellow"/>
        </w:rPr>
        <w:t xml:space="preserve">. </w:t>
      </w:r>
    </w:p>
    <w:p w14:paraId="02F63B62" w14:textId="32252AEA" w:rsidR="002D0925" w:rsidRPr="00972CA6" w:rsidRDefault="009C1E43" w:rsidP="00393A9E">
      <w:pPr>
        <w:pStyle w:val="ListParagraph"/>
        <w:ind w:left="0"/>
        <w:jc w:val="both"/>
      </w:pPr>
      <w:r w:rsidRPr="00972CA6">
        <w:br/>
        <w:t>NOTE: The SNAP is designed so the cam rotates once every 10</w:t>
      </w:r>
      <w:r w:rsidR="002D0925" w:rsidRPr="00972CA6">
        <w:t xml:space="preserve"> </w:t>
      </w:r>
      <w:r w:rsidRPr="00972CA6">
        <w:t>s (</w:t>
      </w:r>
      <w:r w:rsidRPr="00972CA6">
        <w:rPr>
          <w:b/>
          <w:bCs/>
        </w:rPr>
        <w:t>Figure 1</w:t>
      </w:r>
      <w:r w:rsidRPr="00972CA6">
        <w:t xml:space="preserve">). The plastic </w:t>
      </w:r>
      <w:r w:rsidR="0053660C" w:rsidRPr="00972CA6">
        <w:t xml:space="preserve">insert resets the tubes by </w:t>
      </w:r>
      <w:r w:rsidRPr="00972CA6">
        <w:t>push</w:t>
      </w:r>
      <w:r w:rsidR="0053660C" w:rsidRPr="00972CA6">
        <w:t>ing</w:t>
      </w:r>
      <w:r w:rsidRPr="00972CA6">
        <w:t xml:space="preserve"> the tubes back when the apparatus is in the “up” position</w:t>
      </w:r>
      <w:r w:rsidR="00A02F9C" w:rsidRPr="00972CA6">
        <w:t>.</w:t>
      </w:r>
      <w:r w:rsidRPr="00972CA6">
        <w:t xml:space="preserve"> </w:t>
      </w:r>
      <w:r w:rsidR="00A02F9C" w:rsidRPr="00972CA6">
        <w:t>Rese</w:t>
      </w:r>
      <w:r w:rsidR="00F02C5B" w:rsidRPr="00972CA6">
        <w:t>t</w:t>
      </w:r>
      <w:r w:rsidR="00A02F9C" w:rsidRPr="00972CA6">
        <w:t xml:space="preserve">ting the tubes is important </w:t>
      </w:r>
      <w:r w:rsidR="0053660C" w:rsidRPr="00972CA6">
        <w:t>to ensure that all tubes have the full range of motion</w:t>
      </w:r>
      <w:r w:rsidR="00A02F9C" w:rsidRPr="00972CA6">
        <w:t xml:space="preserve"> at the beginning of each cycle</w:t>
      </w:r>
      <w:r w:rsidRPr="00972CA6">
        <w:t>.</w:t>
      </w:r>
    </w:p>
    <w:p w14:paraId="54D6D66F" w14:textId="7861CEB1" w:rsidR="00497165" w:rsidRPr="00972CA6" w:rsidRDefault="00497165" w:rsidP="00393A9E">
      <w:pPr>
        <w:pStyle w:val="ListParagraph"/>
        <w:ind w:left="0"/>
        <w:jc w:val="both"/>
        <w:rPr>
          <w:highlight w:val="yellow"/>
        </w:rPr>
      </w:pPr>
    </w:p>
    <w:p w14:paraId="50ED476D" w14:textId="2406538F" w:rsidR="009C1E43" w:rsidRPr="00972CA6" w:rsidRDefault="00122181" w:rsidP="00393A9E">
      <w:pPr>
        <w:pStyle w:val="ListParagraph"/>
        <w:numPr>
          <w:ilvl w:val="1"/>
          <w:numId w:val="1"/>
        </w:numPr>
        <w:ind w:left="0" w:firstLine="0"/>
        <w:jc w:val="both"/>
        <w:rPr>
          <w:highlight w:val="yellow"/>
        </w:rPr>
      </w:pPr>
      <w:r w:rsidRPr="00972CA6">
        <w:rPr>
          <w:highlight w:val="yellow"/>
        </w:rPr>
        <w:t xml:space="preserve">Unplug </w:t>
      </w:r>
      <w:r w:rsidR="00770AEF" w:rsidRPr="00972CA6">
        <w:rPr>
          <w:highlight w:val="yellow"/>
        </w:rPr>
        <w:t xml:space="preserve">activity </w:t>
      </w:r>
      <w:proofErr w:type="gramStart"/>
      <w:r w:rsidR="00770AEF" w:rsidRPr="00972CA6">
        <w:rPr>
          <w:highlight w:val="yellow"/>
        </w:rPr>
        <w:t>monitor</w:t>
      </w:r>
      <w:r w:rsidRPr="00972CA6">
        <w:rPr>
          <w:highlight w:val="yellow"/>
        </w:rPr>
        <w:t>s, and</w:t>
      </w:r>
      <w:proofErr w:type="gramEnd"/>
      <w:r w:rsidRPr="00972CA6">
        <w:rPr>
          <w:highlight w:val="yellow"/>
        </w:rPr>
        <w:t xml:space="preserve"> take monitors out of the</w:t>
      </w:r>
      <w:r w:rsidR="00F83DC0" w:rsidRPr="00972CA6">
        <w:rPr>
          <w:highlight w:val="yellow"/>
        </w:rPr>
        <w:t xml:space="preserve"> </w:t>
      </w:r>
      <w:r w:rsidRPr="00972CA6">
        <w:rPr>
          <w:highlight w:val="yellow"/>
        </w:rPr>
        <w:t>SNAP immediately upon lights on following overnight sleep deprivation</w:t>
      </w:r>
      <w:r w:rsidR="009C1E43" w:rsidRPr="00972CA6">
        <w:rPr>
          <w:highlight w:val="yellow"/>
        </w:rPr>
        <w:t>.</w:t>
      </w:r>
    </w:p>
    <w:p w14:paraId="21C06ABF" w14:textId="77777777" w:rsidR="002D0925" w:rsidRPr="00972CA6" w:rsidRDefault="002D0925" w:rsidP="00393A9E">
      <w:pPr>
        <w:pStyle w:val="ListParagraph"/>
        <w:ind w:left="0"/>
        <w:jc w:val="both"/>
      </w:pPr>
    </w:p>
    <w:p w14:paraId="44880745" w14:textId="77777777" w:rsidR="002D0925" w:rsidRPr="00972CA6" w:rsidRDefault="009C1E43" w:rsidP="00393A9E">
      <w:pPr>
        <w:pStyle w:val="ListParagraph"/>
        <w:ind w:left="0"/>
        <w:jc w:val="both"/>
      </w:pPr>
      <w:r w:rsidRPr="00972CA6">
        <w:t xml:space="preserve">NOTE: </w:t>
      </w:r>
      <w:r w:rsidR="001F754E" w:rsidRPr="00972CA6">
        <w:t>I</w:t>
      </w:r>
      <w:r w:rsidRPr="00972CA6">
        <w:t>t is critical that sleep deprivation is terminated, and flies are placed in recovery immediately upon lights on following 12</w:t>
      </w:r>
      <w:r w:rsidR="002D0925" w:rsidRPr="00972CA6">
        <w:t xml:space="preserve"> h</w:t>
      </w:r>
      <w:r w:rsidRPr="00972CA6">
        <w:t xml:space="preserve"> of overnight sleep deprivation. Even a 20-30 min delay in placing flies into recovery can interfere with the extent of rebound sleep.</w:t>
      </w:r>
    </w:p>
    <w:p w14:paraId="39D9F80A" w14:textId="2CF72DFD" w:rsidR="00122181" w:rsidRPr="00972CA6" w:rsidRDefault="00122181" w:rsidP="00393A9E">
      <w:pPr>
        <w:pStyle w:val="ListParagraph"/>
        <w:ind w:left="0"/>
        <w:jc w:val="both"/>
        <w:rPr>
          <w:highlight w:val="yellow"/>
        </w:rPr>
      </w:pPr>
    </w:p>
    <w:p w14:paraId="0BB5D9A4" w14:textId="218094EB" w:rsidR="002D0925" w:rsidRPr="00972CA6" w:rsidRDefault="00E1089B" w:rsidP="00393A9E">
      <w:pPr>
        <w:pStyle w:val="ListParagraph"/>
        <w:numPr>
          <w:ilvl w:val="1"/>
          <w:numId w:val="1"/>
        </w:numPr>
        <w:ind w:left="0" w:firstLine="0"/>
        <w:jc w:val="both"/>
        <w:rPr>
          <w:highlight w:val="yellow"/>
        </w:rPr>
      </w:pPr>
      <w:r w:rsidRPr="00972CA6">
        <w:rPr>
          <w:highlight w:val="yellow"/>
        </w:rPr>
        <w:lastRenderedPageBreak/>
        <w:t>Place flies in a recording chamber where they will be undisturbed for two days</w:t>
      </w:r>
      <w:r w:rsidR="00CB4DCC" w:rsidRPr="00972CA6">
        <w:rPr>
          <w:highlight w:val="yellow"/>
        </w:rPr>
        <w:t xml:space="preserve"> (48</w:t>
      </w:r>
      <w:r w:rsidR="002D0925" w:rsidRPr="00972CA6">
        <w:rPr>
          <w:highlight w:val="yellow"/>
        </w:rPr>
        <w:t xml:space="preserve"> </w:t>
      </w:r>
      <w:r w:rsidR="00CB4DCC" w:rsidRPr="00972CA6">
        <w:rPr>
          <w:highlight w:val="yellow"/>
        </w:rPr>
        <w:t>h)</w:t>
      </w:r>
      <w:r w:rsidRPr="00972CA6">
        <w:rPr>
          <w:highlight w:val="yellow"/>
        </w:rPr>
        <w:t xml:space="preserve"> to monitor recovery sleep.</w:t>
      </w:r>
      <w:r w:rsidR="006135FA" w:rsidRPr="00972CA6">
        <w:rPr>
          <w:highlight w:val="yellow"/>
        </w:rPr>
        <w:t xml:space="preserve"> </w:t>
      </w:r>
    </w:p>
    <w:p w14:paraId="60A27E32" w14:textId="77777777" w:rsidR="002D0925" w:rsidRPr="00972CA6" w:rsidRDefault="00FB30DE" w:rsidP="00393A9E">
      <w:pPr>
        <w:pStyle w:val="ListParagraph"/>
        <w:ind w:left="0"/>
        <w:jc w:val="both"/>
      </w:pPr>
      <w:r w:rsidRPr="00972CA6">
        <w:br/>
        <w:t>NOTE</w:t>
      </w:r>
      <w:r w:rsidR="006135FA" w:rsidRPr="00972CA6">
        <w:t xml:space="preserve">: If the recording chamber is being used for other experiments, extra care must be taken to avoid stimulating recovering flies. </w:t>
      </w:r>
    </w:p>
    <w:p w14:paraId="7A0D707F" w14:textId="63A87598" w:rsidR="009C1E43" w:rsidRPr="00972CA6" w:rsidRDefault="009C1E43" w:rsidP="00393A9E">
      <w:pPr>
        <w:pStyle w:val="ListParagraph"/>
        <w:ind w:left="0"/>
        <w:jc w:val="both"/>
        <w:rPr>
          <w:highlight w:val="yellow"/>
        </w:rPr>
      </w:pPr>
    </w:p>
    <w:p w14:paraId="24C46802" w14:textId="77777777" w:rsidR="002D0925" w:rsidRPr="00972CA6" w:rsidRDefault="00D03E53" w:rsidP="00393A9E">
      <w:pPr>
        <w:pStyle w:val="ListParagraph"/>
        <w:numPr>
          <w:ilvl w:val="1"/>
          <w:numId w:val="1"/>
        </w:numPr>
        <w:ind w:left="0" w:firstLine="0"/>
        <w:jc w:val="both"/>
        <w:rPr>
          <w:highlight w:val="yellow"/>
        </w:rPr>
      </w:pPr>
      <w:r w:rsidRPr="00972CA6">
        <w:rPr>
          <w:highlight w:val="yellow"/>
        </w:rPr>
        <w:t>C</w:t>
      </w:r>
      <w:r w:rsidR="002A3D15" w:rsidRPr="00972CA6">
        <w:rPr>
          <w:highlight w:val="yellow"/>
        </w:rPr>
        <w:t>alculate t</w:t>
      </w:r>
      <w:r w:rsidR="003137FA" w:rsidRPr="00972CA6">
        <w:rPr>
          <w:highlight w:val="yellow"/>
        </w:rPr>
        <w:t>he amount of sleep lost</w:t>
      </w:r>
      <w:r w:rsidRPr="00972CA6">
        <w:rPr>
          <w:highlight w:val="yellow"/>
        </w:rPr>
        <w:t>. For each individual fly, calculate</w:t>
      </w:r>
      <w:r w:rsidR="003137FA" w:rsidRPr="00972CA6">
        <w:rPr>
          <w:highlight w:val="yellow"/>
        </w:rPr>
        <w:t xml:space="preserve"> </w:t>
      </w:r>
      <w:r w:rsidR="006135FA" w:rsidRPr="00972CA6">
        <w:rPr>
          <w:highlight w:val="yellow"/>
        </w:rPr>
        <w:t>the</w:t>
      </w:r>
      <w:r w:rsidR="003515BE" w:rsidRPr="00972CA6">
        <w:rPr>
          <w:highlight w:val="yellow"/>
        </w:rPr>
        <w:t xml:space="preserve"> hourly</w:t>
      </w:r>
      <w:r w:rsidR="006135FA" w:rsidRPr="00972CA6">
        <w:rPr>
          <w:highlight w:val="yellow"/>
        </w:rPr>
        <w:t xml:space="preserve"> difference between sleep obtained during</w:t>
      </w:r>
      <w:r w:rsidR="003515BE" w:rsidRPr="00972CA6">
        <w:rPr>
          <w:highlight w:val="yellow"/>
        </w:rPr>
        <w:t xml:space="preserve"> </w:t>
      </w:r>
      <w:r w:rsidR="006135FA" w:rsidRPr="00972CA6">
        <w:rPr>
          <w:highlight w:val="yellow"/>
        </w:rPr>
        <w:t xml:space="preserve">sleep deprivation and the corresponding </w:t>
      </w:r>
      <w:r w:rsidR="003515BE" w:rsidRPr="00972CA6">
        <w:rPr>
          <w:highlight w:val="yellow"/>
        </w:rPr>
        <w:t xml:space="preserve">hour during </w:t>
      </w:r>
      <w:r w:rsidR="006135FA" w:rsidRPr="00972CA6">
        <w:rPr>
          <w:highlight w:val="yellow"/>
        </w:rPr>
        <w:t>baseline</w:t>
      </w:r>
      <w:r w:rsidRPr="00972CA6">
        <w:rPr>
          <w:highlight w:val="yellow"/>
        </w:rPr>
        <w:t>; sum the hourly differences to calculate total sleep lost.</w:t>
      </w:r>
    </w:p>
    <w:p w14:paraId="70A1A24F" w14:textId="4B80E4E3" w:rsidR="007E3668" w:rsidRPr="00972CA6" w:rsidRDefault="007E3668" w:rsidP="00393A9E">
      <w:pPr>
        <w:pStyle w:val="ListParagraph"/>
        <w:ind w:left="0"/>
        <w:jc w:val="both"/>
        <w:rPr>
          <w:highlight w:val="yellow"/>
        </w:rPr>
      </w:pPr>
    </w:p>
    <w:p w14:paraId="03DC9961" w14:textId="2D6F8FF0" w:rsidR="0057700B" w:rsidRPr="00972CA6" w:rsidRDefault="003515BE" w:rsidP="00393A9E">
      <w:pPr>
        <w:pStyle w:val="ListParagraph"/>
        <w:numPr>
          <w:ilvl w:val="1"/>
          <w:numId w:val="1"/>
        </w:numPr>
        <w:ind w:left="0" w:firstLine="0"/>
        <w:jc w:val="both"/>
        <w:rPr>
          <w:highlight w:val="yellow"/>
        </w:rPr>
      </w:pPr>
      <w:r w:rsidRPr="00972CA6">
        <w:rPr>
          <w:highlight w:val="yellow"/>
        </w:rPr>
        <w:t>Calculate the amount of sleep recovered. For each individual fly, calculate the hourly difference between sleep obtained during recovery and the corresponding hour during baseline; sum the hourly differences to calculate total sleep gained.</w:t>
      </w:r>
    </w:p>
    <w:p w14:paraId="2BF1B352" w14:textId="77777777" w:rsidR="002D0925" w:rsidRPr="00972CA6" w:rsidRDefault="002D0925" w:rsidP="00393A9E">
      <w:pPr>
        <w:pStyle w:val="ListParagraph"/>
        <w:ind w:left="0"/>
        <w:jc w:val="both"/>
      </w:pPr>
    </w:p>
    <w:p w14:paraId="40F4C846" w14:textId="30FA6343" w:rsidR="00666263" w:rsidRPr="00972CA6" w:rsidRDefault="00597AAB" w:rsidP="00393A9E">
      <w:pPr>
        <w:pStyle w:val="ListParagraph"/>
        <w:ind w:left="0"/>
        <w:jc w:val="both"/>
      </w:pPr>
      <w:r w:rsidRPr="00972CA6">
        <w:t xml:space="preserve">NOTE: </w:t>
      </w:r>
      <w:r w:rsidR="003515BE" w:rsidRPr="00972CA6">
        <w:t xml:space="preserve">Whether a fly is </w:t>
      </w:r>
      <w:proofErr w:type="gramStart"/>
      <w:r w:rsidR="003515BE" w:rsidRPr="00972CA6">
        <w:t>actually sleep</w:t>
      </w:r>
      <w:proofErr w:type="gramEnd"/>
      <w:r w:rsidR="003515BE" w:rsidRPr="00972CA6">
        <w:t xml:space="preserve"> deprived is empirical. Thus, the experimenter should examine percent sleep lost. If the fly </w:t>
      </w:r>
      <w:r w:rsidR="009B39D6" w:rsidRPr="00972CA6">
        <w:t>has not</w:t>
      </w:r>
      <w:r w:rsidR="003515BE" w:rsidRPr="00972CA6">
        <w:t xml:space="preserve"> lost </w:t>
      </w:r>
      <w:proofErr w:type="gramStart"/>
      <w:r w:rsidR="003515BE" w:rsidRPr="00972CA6">
        <w:t>a sufficient amount of</w:t>
      </w:r>
      <w:proofErr w:type="gramEnd"/>
      <w:r w:rsidR="003515BE" w:rsidRPr="00972CA6">
        <w:t xml:space="preserve"> sleep it can be excluded from the analysis. Although this might be required for other sleep deprivation approaches, it is rarely if ever required for the SNAP. More commonly, sleep may not be stable in a given fly prior to the initiation of sleep deprivation. If sleep is not stable, homeostasis cannot be </w:t>
      </w:r>
      <w:r w:rsidR="00666263" w:rsidRPr="00972CA6">
        <w:t>calculated. We accept a maximum difference of ± 100 min of sleep calculated prior to the initiation of sleep deprivation as candidates for inclusion.</w:t>
      </w:r>
      <w:r w:rsidR="008C0D52" w:rsidRPr="00972CA6">
        <w:t xml:space="preserve"> </w:t>
      </w:r>
      <w:r w:rsidR="00666263" w:rsidRPr="00972CA6">
        <w:t xml:space="preserve">On occasion, an individual fly’s </w:t>
      </w:r>
      <w:r w:rsidR="008C0D52" w:rsidRPr="00972CA6">
        <w:t>sleep is distributed unevenly across the 24</w:t>
      </w:r>
      <w:r w:rsidR="009B39D6" w:rsidRPr="00972CA6">
        <w:t xml:space="preserve"> </w:t>
      </w:r>
      <w:r w:rsidR="00666263" w:rsidRPr="00972CA6">
        <w:t>h</w:t>
      </w:r>
      <w:r w:rsidR="008C0D52" w:rsidRPr="00972CA6">
        <w:t xml:space="preserve"> day (</w:t>
      </w:r>
      <w:r w:rsidR="002D0925" w:rsidRPr="00972CA6">
        <w:t xml:space="preserve">e.g., </w:t>
      </w:r>
      <w:r w:rsidR="008C0D52" w:rsidRPr="00972CA6">
        <w:t>some individuals may obtain 60-70% of their sleep quota during the day and thus only lose a small proportion of their 24 h sleep quota when deprived for 12 h at night).</w:t>
      </w:r>
      <w:r w:rsidR="008C0D52" w:rsidRPr="00972CA6" w:rsidDel="008C0D52">
        <w:t xml:space="preserve"> </w:t>
      </w:r>
      <w:r w:rsidR="00666263" w:rsidRPr="00972CA6">
        <w:t xml:space="preserve">These flies can be evaluated separately. </w:t>
      </w:r>
    </w:p>
    <w:p w14:paraId="09B3FB73" w14:textId="77777777" w:rsidR="00666263" w:rsidRPr="00972CA6" w:rsidRDefault="00666263" w:rsidP="00393A9E">
      <w:pPr>
        <w:pStyle w:val="ListParagraph"/>
        <w:ind w:left="0"/>
        <w:jc w:val="both"/>
        <w:rPr>
          <w:highlight w:val="yellow"/>
        </w:rPr>
      </w:pPr>
    </w:p>
    <w:p w14:paraId="7BEF684D" w14:textId="493A46E6" w:rsidR="002D0925" w:rsidRPr="00972CA6" w:rsidRDefault="00B770AC" w:rsidP="00393A9E">
      <w:pPr>
        <w:pStyle w:val="ListParagraph"/>
        <w:numPr>
          <w:ilvl w:val="1"/>
          <w:numId w:val="1"/>
        </w:numPr>
        <w:ind w:left="0" w:firstLine="0"/>
        <w:jc w:val="both"/>
        <w:rPr>
          <w:highlight w:val="yellow"/>
        </w:rPr>
      </w:pPr>
      <w:r w:rsidRPr="00972CA6">
        <w:rPr>
          <w:highlight w:val="yellow"/>
        </w:rPr>
        <w:t>Calculate t</w:t>
      </w:r>
      <w:r w:rsidR="00842011" w:rsidRPr="00972CA6">
        <w:rPr>
          <w:highlight w:val="yellow"/>
        </w:rPr>
        <w:t xml:space="preserve">he average percentage of sleep recovered </w:t>
      </w:r>
      <w:r w:rsidR="009D14BB" w:rsidRPr="00972CA6">
        <w:rPr>
          <w:highlight w:val="yellow"/>
        </w:rPr>
        <w:t xml:space="preserve">(relative to baseline) </w:t>
      </w:r>
      <w:r w:rsidRPr="00972CA6">
        <w:rPr>
          <w:highlight w:val="yellow"/>
        </w:rPr>
        <w:t>over</w:t>
      </w:r>
      <w:r w:rsidR="00842011" w:rsidRPr="00972CA6">
        <w:rPr>
          <w:highlight w:val="yellow"/>
        </w:rPr>
        <w:t xml:space="preserve"> 12</w:t>
      </w:r>
      <w:r w:rsidR="009B39D6" w:rsidRPr="00972CA6">
        <w:rPr>
          <w:highlight w:val="yellow"/>
        </w:rPr>
        <w:t xml:space="preserve"> h</w:t>
      </w:r>
      <w:r w:rsidR="00842011" w:rsidRPr="00972CA6">
        <w:rPr>
          <w:highlight w:val="yellow"/>
        </w:rPr>
        <w:t xml:space="preserve">, 24 </w:t>
      </w:r>
      <w:r w:rsidR="009B39D6" w:rsidRPr="00972CA6">
        <w:rPr>
          <w:highlight w:val="yellow"/>
        </w:rPr>
        <w:t>h</w:t>
      </w:r>
      <w:r w:rsidR="00842011" w:rsidRPr="00972CA6">
        <w:rPr>
          <w:highlight w:val="yellow"/>
        </w:rPr>
        <w:t xml:space="preserve"> and 48</w:t>
      </w:r>
      <w:r w:rsidR="009B39D6" w:rsidRPr="00972CA6">
        <w:rPr>
          <w:highlight w:val="yellow"/>
        </w:rPr>
        <w:t xml:space="preserve"> h</w:t>
      </w:r>
      <w:r w:rsidR="00842011" w:rsidRPr="00972CA6">
        <w:rPr>
          <w:highlight w:val="yellow"/>
        </w:rPr>
        <w:t xml:space="preserve"> of the recovery period for each genotype.</w:t>
      </w:r>
    </w:p>
    <w:p w14:paraId="58C23255" w14:textId="19D58E82" w:rsidR="003137FA" w:rsidRPr="00972CA6" w:rsidRDefault="003137FA" w:rsidP="00393A9E">
      <w:pPr>
        <w:pStyle w:val="ListParagraph"/>
        <w:ind w:left="0"/>
        <w:jc w:val="both"/>
        <w:rPr>
          <w:highlight w:val="yellow"/>
        </w:rPr>
      </w:pPr>
    </w:p>
    <w:p w14:paraId="43158798" w14:textId="17604EA5" w:rsidR="002D0925" w:rsidRPr="00972CA6" w:rsidRDefault="00A07212" w:rsidP="00393A9E">
      <w:pPr>
        <w:pStyle w:val="ListParagraph"/>
        <w:numPr>
          <w:ilvl w:val="1"/>
          <w:numId w:val="1"/>
        </w:numPr>
        <w:ind w:left="0" w:firstLine="0"/>
        <w:jc w:val="both"/>
        <w:rPr>
          <w:highlight w:val="yellow"/>
        </w:rPr>
      </w:pPr>
      <w:r w:rsidRPr="00972CA6">
        <w:rPr>
          <w:highlight w:val="yellow"/>
        </w:rPr>
        <w:t>From sleep data, compute the average and maximum daytime sleep bout length on baseline, and recovery days for each genotype.</w:t>
      </w:r>
    </w:p>
    <w:p w14:paraId="64B5DF70" w14:textId="77777777" w:rsidR="002D0925" w:rsidRPr="009B39D6" w:rsidRDefault="002D0925" w:rsidP="00393A9E">
      <w:pPr>
        <w:pStyle w:val="ListParagraph"/>
        <w:ind w:left="0"/>
        <w:jc w:val="both"/>
      </w:pPr>
    </w:p>
    <w:p w14:paraId="131E8196" w14:textId="77777777" w:rsidR="009B39D6" w:rsidRPr="009B39D6" w:rsidRDefault="00597AAB" w:rsidP="00393A9E">
      <w:pPr>
        <w:pStyle w:val="ListParagraph"/>
        <w:ind w:left="0"/>
        <w:jc w:val="both"/>
      </w:pPr>
      <w:r w:rsidRPr="009B39D6">
        <w:t>NOTE: Rebound sleep in flies is characterized by increased sleep amount, and increased sleep depth in the recovery days. Sleep consolidation is used as measure of sleep depth. Arousal thresholds could also be used as a measure of sleep depth.</w:t>
      </w:r>
    </w:p>
    <w:p w14:paraId="7385BE1B" w14:textId="4306B275" w:rsidR="00580447" w:rsidRPr="009B39D6" w:rsidRDefault="00580447" w:rsidP="00393A9E">
      <w:pPr>
        <w:pStyle w:val="ListParagraph"/>
        <w:ind w:left="0"/>
        <w:jc w:val="both"/>
        <w:rPr>
          <w:b/>
          <w:bCs/>
        </w:rPr>
      </w:pPr>
      <w:r w:rsidRPr="009B39D6">
        <w:br/>
      </w:r>
      <w:r w:rsidRPr="009B39D6">
        <w:rPr>
          <w:b/>
          <w:bCs/>
        </w:rPr>
        <w:t>Representative Results</w:t>
      </w:r>
    </w:p>
    <w:p w14:paraId="3EF861D6" w14:textId="77777777" w:rsidR="009B39D6" w:rsidRPr="009B39D6" w:rsidRDefault="00580447" w:rsidP="00393A9E">
      <w:pPr>
        <w:contextualSpacing/>
        <w:jc w:val="both"/>
      </w:pPr>
      <w:r w:rsidRPr="009B39D6">
        <w:t>Canton S (Cs) w</w:t>
      </w:r>
      <w:r w:rsidR="00E46A6C" w:rsidRPr="009B39D6">
        <w:t>as</w:t>
      </w:r>
      <w:r w:rsidRPr="009B39D6">
        <w:t xml:space="preserve"> used as a </w:t>
      </w:r>
      <w:r w:rsidR="00E46A6C" w:rsidRPr="009B39D6">
        <w:t>wild-type strain. Flies were maintained on a 12</w:t>
      </w:r>
      <w:r w:rsidR="009B39D6" w:rsidRPr="009B39D6">
        <w:t xml:space="preserve"> h</w:t>
      </w:r>
      <w:r w:rsidR="00E46A6C" w:rsidRPr="009B39D6">
        <w:t xml:space="preserve"> light: 12 </w:t>
      </w:r>
      <w:r w:rsidR="009B39D6" w:rsidRPr="009B39D6">
        <w:t>h</w:t>
      </w:r>
      <w:r w:rsidR="00E46A6C" w:rsidRPr="009B39D6">
        <w:t xml:space="preserve"> dark schedule</w:t>
      </w:r>
      <w:r w:rsidR="00E11C71" w:rsidRPr="009B39D6">
        <w:t>, and sleep deprived for 12 hours overnight</w:t>
      </w:r>
      <w:r w:rsidR="00E46A6C" w:rsidRPr="009B39D6">
        <w:t>.</w:t>
      </w:r>
      <w:r w:rsidR="0035074B" w:rsidRPr="009B39D6">
        <w:t xml:space="preserve"> Inspection of the sleep profiles of Cs flies on the baseline day (bs), sleep deprivation day (</w:t>
      </w:r>
      <w:proofErr w:type="spellStart"/>
      <w:r w:rsidR="0035074B" w:rsidRPr="009B39D6">
        <w:t>sd</w:t>
      </w:r>
      <w:proofErr w:type="spellEnd"/>
      <w:r w:rsidR="0035074B" w:rsidRPr="009B39D6">
        <w:t>), and two recovery days (rec1 and rec2) (</w:t>
      </w:r>
      <w:r w:rsidR="0035074B" w:rsidRPr="009B39D6">
        <w:rPr>
          <w:b/>
          <w:bCs/>
        </w:rPr>
        <w:t>Figure 2A</w:t>
      </w:r>
      <w:r w:rsidR="0035074B" w:rsidRPr="009B39D6">
        <w:t>) suggests that flies were effectively sleep deprived in the SNAP, and recovered sleep during the day consistent with observed reports in the literature</w:t>
      </w:r>
      <w:r w:rsidR="00693900" w:rsidRPr="009B39D6">
        <w:fldChar w:fldCharType="begin">
          <w:fldData xml:space="preserve">PEVuZE5vdGU+PENpdGU+PEF1dGhvcj5TaGF3PC9BdXRob3I+PFllYXI+MjAwMDwvWWVhcj48UmVj
TnVtPjI5PC9SZWNOdW0+PERpc3BsYXlUZXh0PjxzdHlsZSBmYWNlPSJzdXBlcnNjcmlwdCI+NCw1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SGVuZHJpY2tzPC9BdXRo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</w:fldData>
        </w:fldChar>
      </w:r>
      <w:r w:rsidR="00693900" w:rsidRPr="009B39D6">
        <w:instrText xml:space="preserve"> ADDIN EN.CITE </w:instrText>
      </w:r>
      <w:r w:rsidR="00693900" w:rsidRPr="009B39D6">
        <w:fldChar w:fldCharType="begin">
          <w:fldData xml:space="preserve">PEVuZE5vdGU+PENpdGU+PEF1dGhvcj5TaGF3PC9BdXRob3I+PFllYXI+MjAwMDwvWWVhcj48UmVj
TnVtPjI5PC9SZWNOdW0+PERpc3BsYXlUZXh0PjxzdHlsZSBmYWNlPSJzdXBlcnNjcmlwdCI+NCw1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SGVuZHJpY2tzPC9BdXRo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</w:fldData>
        </w:fldChar>
      </w:r>
      <w:r w:rsidR="00693900" w:rsidRPr="009B39D6">
        <w:instrText xml:space="preserve"> ADDIN EN.CITE.DATA </w:instrText>
      </w:r>
      <w:r w:rsidR="00693900" w:rsidRPr="009B39D6">
        <w:fldChar w:fldCharType="end"/>
      </w:r>
      <w:r w:rsidR="00693900" w:rsidRPr="009B39D6">
        <w:fldChar w:fldCharType="separate"/>
      </w:r>
      <w:r w:rsidR="00693900" w:rsidRPr="009B39D6">
        <w:rPr>
          <w:noProof/>
          <w:vertAlign w:val="superscript"/>
        </w:rPr>
        <w:t>4,5</w:t>
      </w:r>
      <w:r w:rsidR="00693900" w:rsidRPr="009B39D6">
        <w:fldChar w:fldCharType="end"/>
      </w:r>
      <w:r w:rsidR="0035074B" w:rsidRPr="009B39D6">
        <w:t>. The effectiveness of the SNAP in keeping flies awake is also seen in the high activity (300-350 counts/</w:t>
      </w:r>
      <w:r w:rsidR="009B39D6" w:rsidRPr="009B39D6">
        <w:t>h</w:t>
      </w:r>
      <w:r w:rsidR="0035074B" w:rsidRPr="009B39D6">
        <w:t>) exhibited by flies during sleep deprivation (</w:t>
      </w:r>
      <w:r w:rsidR="0035074B" w:rsidRPr="009B39D6">
        <w:rPr>
          <w:b/>
          <w:bCs/>
        </w:rPr>
        <w:t>Figure 2B</w:t>
      </w:r>
      <w:r w:rsidR="0035074B" w:rsidRPr="009B39D6">
        <w:t>). Indeed, monitoring the activity counts of flies during sleep deprivation can be a useful barometer of the effectiveness of the deprivation protocol</w:t>
      </w:r>
      <w:r w:rsidR="001D19D5" w:rsidRPr="009B39D6">
        <w:t xml:space="preserve"> and/or an indirect measure of sleep drive</w:t>
      </w:r>
      <w:r w:rsidR="0035074B" w:rsidRPr="009B39D6">
        <w:t>. When the sleep deprivation is ineffective, flies are not as active during the period of deprivation</w:t>
      </w:r>
      <w:r w:rsidR="001D19D5" w:rsidRPr="009B39D6">
        <w:t>. Flies that are under high sleep drive quickly fall asleep after each stimulus and do not traverse the tube as much</w:t>
      </w:r>
      <w:r w:rsidR="00F02C5B" w:rsidRPr="009B39D6">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00351A86" w:rsidRPr="009B39D6">
        <w:instrText xml:space="preserve"> ADDIN EN.CITE </w:instrText>
      </w:r>
      <w:r w:rsidR="00351A86" w:rsidRPr="009B39D6">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00351A86" w:rsidRPr="009B39D6">
        <w:instrText xml:space="preserve"> ADDIN EN.CITE.DATA </w:instrText>
      </w:r>
      <w:r w:rsidR="00351A86" w:rsidRPr="009B39D6">
        <w:fldChar w:fldCharType="end"/>
      </w:r>
      <w:r w:rsidR="00F02C5B" w:rsidRPr="009B39D6">
        <w:fldChar w:fldCharType="separate"/>
      </w:r>
      <w:r w:rsidR="00351A86" w:rsidRPr="009B39D6">
        <w:rPr>
          <w:noProof/>
          <w:vertAlign w:val="superscript"/>
        </w:rPr>
        <w:t>35</w:t>
      </w:r>
      <w:r w:rsidR="00F02C5B" w:rsidRPr="009B39D6">
        <w:fldChar w:fldCharType="end"/>
      </w:r>
      <w:r w:rsidR="0035074B" w:rsidRPr="009B39D6">
        <w:t xml:space="preserve">. </w:t>
      </w:r>
      <w:r w:rsidR="0035074B" w:rsidRPr="009B39D6">
        <w:lastRenderedPageBreak/>
        <w:t>Both the angle of tilt of the apparatus, and the speed of the drop are critical to ensuring that flies are effectively kept awake without harming them</w:t>
      </w:r>
      <w:r w:rsidR="0095597F" w:rsidRPr="009B39D6">
        <w:t>. Each lab can optimize the angle and velocity</w:t>
      </w:r>
      <w:r w:rsidR="0035074B" w:rsidRPr="009B39D6">
        <w:t xml:space="preserve"> </w:t>
      </w:r>
      <w:r w:rsidR="0010421D" w:rsidRPr="009B39D6">
        <w:t>by adjusting the spring (</w:t>
      </w:r>
      <w:r w:rsidR="0010421D" w:rsidRPr="009B39D6">
        <w:rPr>
          <w:b/>
          <w:bCs/>
        </w:rPr>
        <w:t>Fig</w:t>
      </w:r>
      <w:r w:rsidR="009B39D6" w:rsidRPr="009B39D6">
        <w:rPr>
          <w:b/>
          <w:bCs/>
        </w:rPr>
        <w:t>ure</w:t>
      </w:r>
      <w:r w:rsidR="0010421D" w:rsidRPr="009B39D6">
        <w:rPr>
          <w:b/>
          <w:bCs/>
        </w:rPr>
        <w:t xml:space="preserve"> 1B</w:t>
      </w:r>
      <w:r w:rsidR="0010421D" w:rsidRPr="009B39D6">
        <w:t>) and</w:t>
      </w:r>
      <w:r w:rsidR="0095597F" w:rsidRPr="009B39D6">
        <w:t>/or</w:t>
      </w:r>
      <w:r w:rsidR="0010421D" w:rsidRPr="009B39D6">
        <w:t xml:space="preserve"> the size and shape of the cam (</w:t>
      </w:r>
      <w:r w:rsidR="009B39D6" w:rsidRPr="009B39D6">
        <w:rPr>
          <w:b/>
          <w:bCs/>
        </w:rPr>
        <w:t xml:space="preserve">Figure </w:t>
      </w:r>
      <w:r w:rsidR="0010421D" w:rsidRPr="009B39D6">
        <w:rPr>
          <w:b/>
          <w:bCs/>
        </w:rPr>
        <w:t>1C</w:t>
      </w:r>
      <w:r w:rsidR="0010421D" w:rsidRPr="009B39D6">
        <w:t xml:space="preserve"> and </w:t>
      </w:r>
      <w:r w:rsidR="009B39D6" w:rsidRPr="009B39D6">
        <w:rPr>
          <w:b/>
          <w:bCs/>
        </w:rPr>
        <w:t xml:space="preserve">Figure </w:t>
      </w:r>
      <w:r w:rsidR="0010421D" w:rsidRPr="009B39D6">
        <w:rPr>
          <w:b/>
          <w:bCs/>
        </w:rPr>
        <w:t>1D</w:t>
      </w:r>
      <w:r w:rsidR="0010421D" w:rsidRPr="009B39D6">
        <w:t>, right)</w:t>
      </w:r>
      <w:r w:rsidR="0035074B" w:rsidRPr="009B39D6">
        <w:t>.</w:t>
      </w:r>
    </w:p>
    <w:p w14:paraId="6CDAF5FC" w14:textId="5912227E" w:rsidR="001D19D5" w:rsidRPr="009B39D6" w:rsidRDefault="001D19D5" w:rsidP="00393A9E">
      <w:pPr>
        <w:contextualSpacing/>
        <w:jc w:val="both"/>
      </w:pPr>
    </w:p>
    <w:p w14:paraId="15606E7A" w14:textId="2E95CFED" w:rsidR="009B39D6" w:rsidRPr="009B39D6" w:rsidRDefault="0035074B" w:rsidP="00393A9E">
      <w:pPr>
        <w:contextualSpacing/>
        <w:jc w:val="both"/>
      </w:pPr>
      <w:r w:rsidRPr="009B39D6">
        <w:t>To quantitatively estimate the effectiveness of sleep deprivation and of recovery, s</w:t>
      </w:r>
      <w:r w:rsidR="00E46A6C" w:rsidRPr="009B39D6">
        <w:t>leep lost during deprivation and then regained in the recovery days was calculated for each individual fly (</w:t>
      </w:r>
      <w:r w:rsidR="00E46A6C" w:rsidRPr="009B39D6">
        <w:rPr>
          <w:b/>
          <w:bCs/>
        </w:rPr>
        <w:t>Figure 2</w:t>
      </w:r>
      <w:r w:rsidRPr="009B39D6">
        <w:rPr>
          <w:b/>
          <w:bCs/>
        </w:rPr>
        <w:t>C</w:t>
      </w:r>
      <w:r w:rsidR="00E46A6C" w:rsidRPr="009B39D6">
        <w:t xml:space="preserve">). </w:t>
      </w:r>
      <w:r w:rsidR="00D36487" w:rsidRPr="009B39D6">
        <w:t xml:space="preserve">Importantly, there was no significant change in baseline sleep between the deprivation day and the baseline day (see 0-12 </w:t>
      </w:r>
      <w:r w:rsidR="009B39D6" w:rsidRPr="009B39D6">
        <w:t xml:space="preserve">h </w:t>
      </w:r>
      <w:r w:rsidR="00D36487" w:rsidRPr="009B39D6">
        <w:t xml:space="preserve">in </w:t>
      </w:r>
      <w:r w:rsidR="00D36487" w:rsidRPr="009B39D6">
        <w:rPr>
          <w:b/>
          <w:bCs/>
        </w:rPr>
        <w:t>Figure 2</w:t>
      </w:r>
      <w:r w:rsidRPr="009B39D6">
        <w:rPr>
          <w:b/>
          <w:bCs/>
        </w:rPr>
        <w:t>C</w:t>
      </w:r>
      <w:r w:rsidR="00D36487" w:rsidRPr="009B39D6">
        <w:t xml:space="preserve">) indicating that sleep is stable in these flies. A large difference in sleep in this </w:t>
      </w:r>
      <w:proofErr w:type="gramStart"/>
      <w:r w:rsidR="00D36487" w:rsidRPr="009B39D6">
        <w:t>12 hour</w:t>
      </w:r>
      <w:proofErr w:type="gramEnd"/>
      <w:r w:rsidR="00D36487" w:rsidRPr="009B39D6">
        <w:t xml:space="preserve"> period (</w:t>
      </w:r>
      <w:r w:rsidR="002D0925" w:rsidRPr="009B39D6">
        <w:t xml:space="preserve">e.g., </w:t>
      </w:r>
      <w:r w:rsidR="00D36487" w:rsidRPr="009B39D6">
        <w:t>± 100 min) would suggest that sleep was not stable.</w:t>
      </w:r>
      <w:r w:rsidR="009B39D6" w:rsidRPr="009B39D6">
        <w:t xml:space="preserve"> </w:t>
      </w:r>
      <w:r w:rsidR="00F267AF" w:rsidRPr="009B39D6">
        <w:t>The SNAP effectively deprived flies</w:t>
      </w:r>
      <w:r w:rsidR="00637A2E" w:rsidRPr="009B39D6">
        <w:t xml:space="preserve"> </w:t>
      </w:r>
      <w:r w:rsidR="00F267AF" w:rsidRPr="009B39D6">
        <w:t xml:space="preserve">of &gt;98% of their night-time sleep. </w:t>
      </w:r>
      <w:r w:rsidR="0038651F" w:rsidRPr="009B39D6">
        <w:t>Flies recovered ~20% of their sleep in the first 12</w:t>
      </w:r>
      <w:r w:rsidR="009B39D6" w:rsidRPr="009B39D6">
        <w:t xml:space="preserve"> h</w:t>
      </w:r>
      <w:r w:rsidR="00C22FAA" w:rsidRPr="009B39D6">
        <w:t xml:space="preserve"> and did not recover additional sleep during the night, as previously reported. However, flies began to recover sleep the following day such that they recovered</w:t>
      </w:r>
      <w:r w:rsidR="0038651F" w:rsidRPr="009B39D6">
        <w:t xml:space="preserve"> ~36% of their sleep over 48</w:t>
      </w:r>
      <w:r w:rsidR="009B39D6" w:rsidRPr="009B39D6">
        <w:t xml:space="preserve"> h</w:t>
      </w:r>
      <w:r w:rsidR="0038651F" w:rsidRPr="009B39D6">
        <w:t xml:space="preserve"> of recovery (</w:t>
      </w:r>
      <w:r w:rsidR="0038651F" w:rsidRPr="009B39D6">
        <w:rPr>
          <w:b/>
          <w:bCs/>
        </w:rPr>
        <w:t>Figure 2</w:t>
      </w:r>
      <w:r w:rsidRPr="009B39D6">
        <w:rPr>
          <w:b/>
          <w:bCs/>
        </w:rPr>
        <w:t>D</w:t>
      </w:r>
      <w:r w:rsidR="0038651F" w:rsidRPr="009B39D6">
        <w:t>).</w:t>
      </w:r>
      <w:r w:rsidR="00524568" w:rsidRPr="009B39D6">
        <w:t xml:space="preserve"> </w:t>
      </w:r>
      <w:r w:rsidR="0038651F" w:rsidRPr="009B39D6">
        <w:t>30 – 40% recovered sleep</w:t>
      </w:r>
      <w:r w:rsidR="00524568" w:rsidRPr="009B39D6">
        <w:t xml:space="preserve"> over 48</w:t>
      </w:r>
      <w:r w:rsidR="009B39D6" w:rsidRPr="009B39D6">
        <w:t xml:space="preserve"> h</w:t>
      </w:r>
      <w:r w:rsidR="0038651F" w:rsidRPr="009B39D6">
        <w:t xml:space="preserve"> is </w:t>
      </w:r>
      <w:proofErr w:type="gramStart"/>
      <w:r w:rsidR="0038651F" w:rsidRPr="009B39D6">
        <w:t xml:space="preserve">fairly </w:t>
      </w:r>
      <w:r w:rsidR="007B44B0" w:rsidRPr="009B39D6">
        <w:t>typical</w:t>
      </w:r>
      <w:proofErr w:type="gramEnd"/>
      <w:r w:rsidR="007B44B0" w:rsidRPr="009B39D6">
        <w:t xml:space="preserve"> </w:t>
      </w:r>
      <w:r w:rsidR="00524568" w:rsidRPr="009B39D6">
        <w:t xml:space="preserve">for wild-type flies sleep deprived using the SNAP. </w:t>
      </w:r>
    </w:p>
    <w:p w14:paraId="169C99BC" w14:textId="77777777" w:rsidR="009B39D6" w:rsidRPr="009B39D6" w:rsidRDefault="0057668E" w:rsidP="00393A9E">
      <w:pPr>
        <w:contextualSpacing/>
        <w:jc w:val="both"/>
      </w:pPr>
      <w:r w:rsidRPr="009B39D6">
        <w:br/>
      </w:r>
      <w:r w:rsidR="00644616" w:rsidRPr="009B39D6">
        <w:t xml:space="preserve">Sleep homeostasis is characterized </w:t>
      </w:r>
      <w:r w:rsidR="00071E73" w:rsidRPr="009B39D6">
        <w:t xml:space="preserve">both </w:t>
      </w:r>
      <w:r w:rsidRPr="009B39D6">
        <w:t xml:space="preserve">by </w:t>
      </w:r>
      <w:r w:rsidR="00644616" w:rsidRPr="009B39D6">
        <w:t xml:space="preserve">increased sleep </w:t>
      </w:r>
      <w:r w:rsidR="00114451" w:rsidRPr="009B39D6">
        <w:t>dura</w:t>
      </w:r>
      <w:r w:rsidR="00644616" w:rsidRPr="009B39D6">
        <w:t>t</w:t>
      </w:r>
      <w:r w:rsidR="00114451" w:rsidRPr="009B39D6">
        <w:t>ion</w:t>
      </w:r>
      <w:r w:rsidR="00644616" w:rsidRPr="009B39D6">
        <w:t xml:space="preserve"> and </w:t>
      </w:r>
      <w:r w:rsidRPr="009B39D6">
        <w:t xml:space="preserve">by </w:t>
      </w:r>
      <w:r w:rsidR="00071E73" w:rsidRPr="009B39D6">
        <w:t>increased sleep depth</w:t>
      </w:r>
      <w:r w:rsidR="00644616" w:rsidRPr="009B39D6">
        <w:t xml:space="preserve"> </w:t>
      </w:r>
      <w:r w:rsidR="00071E73" w:rsidRPr="009B39D6">
        <w:t xml:space="preserve">during </w:t>
      </w:r>
      <w:r w:rsidR="008E30BF" w:rsidRPr="009B39D6">
        <w:t xml:space="preserve">the </w:t>
      </w:r>
      <w:r w:rsidR="00071E73" w:rsidRPr="009B39D6">
        <w:t>recovery</w:t>
      </w:r>
      <w:r w:rsidR="008E30BF" w:rsidRPr="009B39D6">
        <w:t xml:space="preserve"> period</w:t>
      </w:r>
      <w:r w:rsidR="00071E73" w:rsidRPr="009B39D6">
        <w:t xml:space="preserve"> f</w:t>
      </w:r>
      <w:r w:rsidR="008E30BF" w:rsidRPr="009B39D6">
        <w:t>ollowing</w:t>
      </w:r>
      <w:r w:rsidR="00071E73" w:rsidRPr="009B39D6">
        <w:t xml:space="preserve"> deprivation. Daytime sleep consolidation </w:t>
      </w:r>
      <w:r w:rsidR="00D4057D" w:rsidRPr="009B39D6">
        <w:t xml:space="preserve">is commonly used </w:t>
      </w:r>
      <w:r w:rsidR="00F267AF" w:rsidRPr="009B39D6">
        <w:t>as a readout of sleep depth</w:t>
      </w:r>
      <w:r w:rsidR="00D4057D" w:rsidRPr="009B39D6">
        <w:t xml:space="preserve">. </w:t>
      </w:r>
      <w:r w:rsidR="001D19D5" w:rsidRPr="009B39D6">
        <w:t>Sleep consolidation can be assessed as the average sleep bout duration over the entire day (</w:t>
      </w:r>
      <w:r w:rsidR="001D19D5" w:rsidRPr="009B39D6">
        <w:rPr>
          <w:b/>
          <w:bCs/>
        </w:rPr>
        <w:t>Figure 2E</w:t>
      </w:r>
      <w:r w:rsidR="001D19D5" w:rsidRPr="009B39D6">
        <w:t>). However, as sleep pressure is dissipated during recovery</w:t>
      </w:r>
      <w:r w:rsidR="00323682" w:rsidRPr="009B39D6">
        <w:t>,</w:t>
      </w:r>
      <w:r w:rsidR="001D19D5" w:rsidRPr="009B39D6">
        <w:t xml:space="preserve"> the average sleep bout duration will be reduced as the day progresses. Thus, it is frequently helpful to also examine changes in the maximum sleep bout duration which can provide a more sensitive metric (</w:t>
      </w:r>
      <w:r w:rsidR="001D19D5" w:rsidRPr="009B39D6">
        <w:rPr>
          <w:b/>
          <w:bCs/>
        </w:rPr>
        <w:t>Figure 2F</w:t>
      </w:r>
      <w:r w:rsidR="001D19D5" w:rsidRPr="009B39D6">
        <w:t>)</w:t>
      </w:r>
      <w:r w:rsidR="008E30BF" w:rsidRPr="009B39D6">
        <w:t>.</w:t>
      </w:r>
      <w:r w:rsidR="00071E73" w:rsidRPr="009B39D6">
        <w:t xml:space="preserve"> </w:t>
      </w:r>
    </w:p>
    <w:p w14:paraId="6E831510" w14:textId="6FE7A7AD" w:rsidR="00114451" w:rsidRPr="009B39D6" w:rsidRDefault="00114451" w:rsidP="00393A9E">
      <w:pPr>
        <w:contextualSpacing/>
        <w:jc w:val="both"/>
        <w:rPr>
          <w:b/>
          <w:bCs/>
        </w:rPr>
      </w:pPr>
      <w:r w:rsidRPr="009B39D6">
        <w:br/>
      </w:r>
      <w:r w:rsidR="00E46575" w:rsidRPr="009B39D6">
        <w:rPr>
          <w:b/>
          <w:bCs/>
        </w:rPr>
        <w:t>FIGURE AND TABLE LEGENDS</w:t>
      </w:r>
    </w:p>
    <w:p w14:paraId="2EEF7EAD" w14:textId="77777777" w:rsidR="009B39D6" w:rsidRPr="009B39D6" w:rsidRDefault="00114451" w:rsidP="00393A9E">
      <w:pPr>
        <w:contextualSpacing/>
        <w:jc w:val="both"/>
      </w:pPr>
      <w:r w:rsidRPr="009B39D6">
        <w:br/>
      </w:r>
      <w:r w:rsidRPr="009B39D6">
        <w:rPr>
          <w:b/>
          <w:bCs/>
        </w:rPr>
        <w:t xml:space="preserve">Table 1: </w:t>
      </w:r>
      <w:r w:rsidR="008E30BF" w:rsidRPr="009B39D6">
        <w:rPr>
          <w:b/>
          <w:bCs/>
        </w:rPr>
        <w:t>Survey of</w:t>
      </w:r>
      <w:r w:rsidR="006A31A9" w:rsidRPr="009B39D6">
        <w:rPr>
          <w:b/>
          <w:bCs/>
        </w:rPr>
        <w:t xml:space="preserve"> </w:t>
      </w:r>
      <w:r w:rsidR="004B544B" w:rsidRPr="009B39D6">
        <w:rPr>
          <w:b/>
          <w:bCs/>
        </w:rPr>
        <w:t>different methods of sleep deprivation used in the literature.</w:t>
      </w:r>
      <w:r w:rsidR="004B544B" w:rsidRPr="009B39D6">
        <w:t xml:space="preserve"> </w:t>
      </w:r>
      <w:r w:rsidR="0068120D" w:rsidRPr="009B39D6">
        <w:t xml:space="preserve">Only </w:t>
      </w:r>
      <w:r w:rsidR="004B544B" w:rsidRPr="009B39D6">
        <w:t>116</w:t>
      </w:r>
      <w:r w:rsidR="0068120D" w:rsidRPr="009B39D6">
        <w:t xml:space="preserve"> </w:t>
      </w:r>
      <w:r w:rsidR="004B544B" w:rsidRPr="009B39D6">
        <w:t xml:space="preserve">/254 papers </w:t>
      </w:r>
      <w:r w:rsidR="0068120D" w:rsidRPr="009B39D6">
        <w:t>used</w:t>
      </w:r>
      <w:r w:rsidR="004B544B" w:rsidRPr="009B39D6">
        <w:t xml:space="preserve"> sleep deprivation.</w:t>
      </w:r>
      <w:r w:rsidR="0068120D" w:rsidRPr="009B39D6">
        <w:t xml:space="preserve"> </w:t>
      </w:r>
      <w:r w:rsidR="00F00E52" w:rsidRPr="009B39D6">
        <w:t>The number of papers using each method = “</w:t>
      </w:r>
      <w:r w:rsidR="0068120D" w:rsidRPr="009B39D6">
        <w:t>Total # of papers</w:t>
      </w:r>
      <w:r w:rsidR="00F00E52" w:rsidRPr="009B39D6">
        <w:t>”. The fraction of paper</w:t>
      </w:r>
      <w:r w:rsidR="002E07AA" w:rsidRPr="009B39D6">
        <w:t>s</w:t>
      </w:r>
      <w:r w:rsidR="00F00E52" w:rsidRPr="009B39D6">
        <w:t xml:space="preserve"> using each method = “</w:t>
      </w:r>
      <w:r w:rsidR="0068120D" w:rsidRPr="009B39D6">
        <w:t>% papers / technique</w:t>
      </w:r>
      <w:r w:rsidR="00F00E52" w:rsidRPr="009B39D6">
        <w:t>”. The mean length of recovery evaluated for each method = “</w:t>
      </w:r>
      <w:r w:rsidR="0068120D" w:rsidRPr="009B39D6">
        <w:t>Avg recovery evaluated</w:t>
      </w:r>
      <w:r w:rsidR="00F00E52" w:rsidRPr="009B39D6">
        <w:t>”.</w:t>
      </w:r>
      <w:r w:rsidR="0010421D" w:rsidRPr="009B39D6">
        <w:t xml:space="preserve"> </w:t>
      </w:r>
      <w:r w:rsidR="006B7784" w:rsidRPr="009B39D6">
        <w:t>SD – Sleep deprivation</w:t>
      </w:r>
      <w:r w:rsidR="00303D30" w:rsidRPr="009B39D6">
        <w:t>. SNAP – Sleep Nullifying Apparatus</w:t>
      </w:r>
    </w:p>
    <w:p w14:paraId="5144542D" w14:textId="77777777" w:rsidR="009B39D6" w:rsidRPr="009B39D6" w:rsidRDefault="00693900" w:rsidP="00393A9E">
      <w:pPr>
        <w:contextualSpacing/>
        <w:jc w:val="both"/>
        <w:rPr>
          <w:b/>
          <w:bCs/>
        </w:rPr>
      </w:pPr>
      <w:r w:rsidRPr="009B39D6">
        <w:br/>
      </w:r>
      <w:r w:rsidRPr="009B39D6">
        <w:rPr>
          <w:b/>
          <w:bCs/>
        </w:rPr>
        <w:t xml:space="preserve">Table 2. </w:t>
      </w:r>
      <w:r w:rsidR="008B2184" w:rsidRPr="009B39D6">
        <w:rPr>
          <w:b/>
          <w:bCs/>
        </w:rPr>
        <w:t xml:space="preserve">Length of sleep deprivation </w:t>
      </w:r>
      <w:r w:rsidR="004D2E64" w:rsidRPr="009B39D6">
        <w:rPr>
          <w:b/>
          <w:bCs/>
        </w:rPr>
        <w:t>performed in different studies</w:t>
      </w:r>
      <w:r w:rsidR="00F91A1E" w:rsidRPr="009B39D6">
        <w:rPr>
          <w:b/>
          <w:bCs/>
        </w:rPr>
        <w:t xml:space="preserve">. </w:t>
      </w:r>
      <w:r w:rsidR="00303D30" w:rsidRPr="009B39D6">
        <w:rPr>
          <w:b/>
          <w:bCs/>
        </w:rPr>
        <w:t>SD – Sleep deprivation</w:t>
      </w:r>
    </w:p>
    <w:p w14:paraId="365A4998" w14:textId="3DB9D46D" w:rsidR="009B39D6" w:rsidRPr="009B39D6" w:rsidRDefault="004D2E64" w:rsidP="00393A9E">
      <w:pPr>
        <w:contextualSpacing/>
        <w:jc w:val="both"/>
        <w:rPr>
          <w:rFonts w:ascii="Calibri" w:hAnsi="Calibri" w:cs="Calibri"/>
        </w:rPr>
      </w:pPr>
      <w:r w:rsidRPr="009B39D6">
        <w:rPr>
          <w:b/>
          <w:bCs/>
        </w:rPr>
        <w:br/>
      </w:r>
      <w:r w:rsidR="00842043" w:rsidRPr="009B39D6">
        <w:rPr>
          <w:b/>
          <w:bCs/>
        </w:rPr>
        <w:t xml:space="preserve">Figure 1. The Sleep Nullifying </w:t>
      </w:r>
      <w:proofErr w:type="spellStart"/>
      <w:r w:rsidR="00842043" w:rsidRPr="009B39D6">
        <w:rPr>
          <w:b/>
          <w:bCs/>
        </w:rPr>
        <w:t>APparatus</w:t>
      </w:r>
      <w:proofErr w:type="spellEnd"/>
      <w:r w:rsidR="00842043" w:rsidRPr="009B39D6">
        <w:rPr>
          <w:b/>
          <w:bCs/>
        </w:rPr>
        <w:t xml:space="preserve"> (SNAP).</w:t>
      </w:r>
      <w:r w:rsidR="00842043" w:rsidRPr="009B39D6">
        <w:t xml:space="preserve"> </w:t>
      </w:r>
      <w:r w:rsidR="00842043" w:rsidRPr="009B39D6">
        <w:rPr>
          <w:b/>
          <w:bCs/>
        </w:rPr>
        <w:t>A</w:t>
      </w:r>
      <w:r w:rsidR="00842043" w:rsidRPr="009B39D6">
        <w:t>) Front view of the apparatus. The SNAP</w:t>
      </w:r>
      <w:r w:rsidR="009B39D6" w:rsidRPr="009B39D6">
        <w:t xml:space="preserve"> </w:t>
      </w:r>
      <w:r w:rsidR="00842043" w:rsidRPr="009B39D6">
        <w:t xml:space="preserve">can accommodate 8 </w:t>
      </w:r>
      <w:r w:rsidR="00770AEF" w:rsidRPr="009B39D6">
        <w:t>activity monitor</w:t>
      </w:r>
      <w:r w:rsidR="00842043" w:rsidRPr="009B39D6">
        <w:t xml:space="preserve">s in two rows; holder pins restrain the monitors in place. The legs can be adjusted to help position the apparatus at the correct orientation. </w:t>
      </w:r>
      <w:r w:rsidR="00842043" w:rsidRPr="009B39D6">
        <w:rPr>
          <w:b/>
          <w:bCs/>
        </w:rPr>
        <w:t>B</w:t>
      </w:r>
      <w:r w:rsidR="00842043" w:rsidRPr="009B39D6">
        <w:t xml:space="preserve">) Closeup view of the motor and spring that rock the apparatus back and forth. The motor turns a cam that tilts the apparatus back to the “up” position </w:t>
      </w:r>
      <w:r w:rsidR="00842043" w:rsidRPr="009B39D6">
        <w:rPr>
          <w:rFonts w:ascii="Calibri" w:hAnsi="Calibri" w:cs="Calibri"/>
        </w:rPr>
        <w:t xml:space="preserve">and compresses the spring. Release of the spring from compression snaps the apparatus back to the “down” position. </w:t>
      </w:r>
      <w:r w:rsidR="00842043" w:rsidRPr="009B39D6">
        <w:rPr>
          <w:rFonts w:ascii="Calibri" w:hAnsi="Calibri" w:cs="Calibri"/>
          <w:b/>
          <w:bCs/>
        </w:rPr>
        <w:t>C</w:t>
      </w:r>
      <w:r w:rsidR="00842043" w:rsidRPr="009B39D6">
        <w:rPr>
          <w:rFonts w:ascii="Calibri" w:hAnsi="Calibri" w:cs="Calibri"/>
        </w:rPr>
        <w:t xml:space="preserve">) Left - Side view of the apparatus in the “down” position. Holder pins restrain monitors; a monitor cord slot ensures that monitor cords are held in place. Pads help cushion the impact of the apparatus snapping to the ‘down’ position. Right – Close view up of the cam. </w:t>
      </w:r>
      <w:r w:rsidR="00842043" w:rsidRPr="009B39D6">
        <w:rPr>
          <w:rFonts w:ascii="Calibri" w:hAnsi="Calibri" w:cs="Calibri"/>
          <w:b/>
          <w:bCs/>
        </w:rPr>
        <w:t>D</w:t>
      </w:r>
      <w:r w:rsidR="00842043" w:rsidRPr="009B39D6">
        <w:rPr>
          <w:rFonts w:ascii="Calibri" w:hAnsi="Calibri" w:cs="Calibri"/>
        </w:rPr>
        <w:t>) Left Side view of the apparatus in the “up” position. Right – The counter-clockwise rotation of the cam tilts the apparatus into the ‘up’ position.</w:t>
      </w:r>
    </w:p>
    <w:p w14:paraId="35CC0B96" w14:textId="709098F4" w:rsidR="00842043" w:rsidRPr="009B39D6" w:rsidRDefault="00842043" w:rsidP="00393A9E">
      <w:pPr>
        <w:contextualSpacing/>
        <w:jc w:val="both"/>
      </w:pPr>
      <w:r w:rsidRPr="009B39D6">
        <w:rPr>
          <w:rFonts w:ascii="Calibri" w:hAnsi="Calibri" w:cs="Calibri"/>
        </w:rPr>
        <w:br/>
      </w:r>
      <w:r w:rsidRPr="009B39D6">
        <w:rPr>
          <w:rFonts w:ascii="Calibri" w:hAnsi="Calibri" w:cs="Calibri"/>
          <w:b/>
          <w:bCs/>
        </w:rPr>
        <w:t>Figure 2.</w:t>
      </w:r>
      <w:r w:rsidRPr="009B39D6">
        <w:rPr>
          <w:rFonts w:cstheme="minorHAnsi"/>
        </w:rPr>
        <w:t xml:space="preserve"> </w:t>
      </w:r>
      <w:r w:rsidR="009B39D6" w:rsidRPr="009B39D6">
        <w:rPr>
          <w:rFonts w:cstheme="minorHAnsi"/>
          <w:b/>
          <w:bCs/>
        </w:rPr>
        <w:t>Experimental results</w:t>
      </w:r>
      <w:r w:rsidR="009B39D6">
        <w:rPr>
          <w:rFonts w:cstheme="minorHAnsi"/>
        </w:rPr>
        <w:t xml:space="preserve">. </w:t>
      </w:r>
      <w:r w:rsidRPr="009B39D6">
        <w:rPr>
          <w:rFonts w:cstheme="minorHAnsi"/>
          <w:b/>
          <w:bCs/>
        </w:rPr>
        <w:t>A</w:t>
      </w:r>
      <w:r w:rsidRPr="009B39D6">
        <w:rPr>
          <w:rFonts w:cstheme="minorHAnsi"/>
        </w:rPr>
        <w:t xml:space="preserve">) Sleep plots of </w:t>
      </w:r>
      <w:r w:rsidRPr="009B39D6">
        <w:rPr>
          <w:rFonts w:cstheme="minorHAnsi"/>
          <w:i/>
          <w:iCs/>
        </w:rPr>
        <w:t>Cs</w:t>
      </w:r>
      <w:r w:rsidRPr="009B39D6">
        <w:rPr>
          <w:rFonts w:cstheme="minorHAnsi"/>
        </w:rPr>
        <w:t xml:space="preserve"> flies for the four days of the experiment</w:t>
      </w:r>
      <w:r w:rsidR="009B39D6">
        <w:rPr>
          <w:rFonts w:cstheme="minorHAnsi"/>
        </w:rPr>
        <w:t>:</w:t>
      </w:r>
      <w:r w:rsidRPr="009B39D6">
        <w:rPr>
          <w:rFonts w:cstheme="minorHAnsi"/>
        </w:rPr>
        <w:t xml:space="preserve"> </w:t>
      </w:r>
      <w:r w:rsidRPr="009B39D6">
        <w:rPr>
          <w:rFonts w:cstheme="minorHAnsi"/>
        </w:rPr>
        <w:lastRenderedPageBreak/>
        <w:t>the baseline day (bs), sleep deprivation day (</w:t>
      </w:r>
      <w:proofErr w:type="spellStart"/>
      <w:r w:rsidRPr="009B39D6">
        <w:rPr>
          <w:rFonts w:cstheme="minorHAnsi"/>
        </w:rPr>
        <w:t>sd</w:t>
      </w:r>
      <w:proofErr w:type="spellEnd"/>
      <w:r w:rsidRPr="009B39D6">
        <w:rPr>
          <w:rFonts w:cstheme="minorHAnsi"/>
        </w:rPr>
        <w:t xml:space="preserve">), and two days of recovery (rec1 and rec2). </w:t>
      </w:r>
      <w:r w:rsidRPr="009B39D6">
        <w:rPr>
          <w:rFonts w:cstheme="minorHAnsi"/>
          <w:b/>
          <w:bCs/>
        </w:rPr>
        <w:t>B</w:t>
      </w:r>
      <w:r w:rsidRPr="009B39D6">
        <w:rPr>
          <w:rFonts w:cstheme="minorHAnsi"/>
        </w:rPr>
        <w:t>) Average locomotor activity counts of flies on the day of sleep deprivation. Flies were sleep deprived from hours 12-24.</w:t>
      </w:r>
      <w:r w:rsidRPr="009B39D6">
        <w:rPr>
          <w:rFonts w:ascii="Calibri" w:hAnsi="Calibri" w:cs="Calibri"/>
        </w:rPr>
        <w:t xml:space="preserve"> </w:t>
      </w:r>
      <w:r w:rsidRPr="009B39D6">
        <w:rPr>
          <w:rFonts w:ascii="Calibri" w:hAnsi="Calibri" w:cs="Calibri"/>
          <w:b/>
          <w:bCs/>
        </w:rPr>
        <w:t>C</w:t>
      </w:r>
      <w:r w:rsidRPr="009B39D6">
        <w:rPr>
          <w:rFonts w:ascii="Calibri" w:hAnsi="Calibri" w:cs="Calibri"/>
        </w:rPr>
        <w:t xml:space="preserve">) Time course of sleep deprivation and recovery. </w:t>
      </w:r>
      <w:r w:rsidRPr="009B39D6">
        <w:rPr>
          <w:rFonts w:ascii="Calibri" w:hAnsi="Calibri" w:cs="Calibri"/>
          <w:i/>
          <w:iCs/>
        </w:rPr>
        <w:t>Cs</w:t>
      </w:r>
      <w:r w:rsidRPr="009B39D6">
        <w:rPr>
          <w:rFonts w:ascii="Calibri" w:hAnsi="Calibri" w:cs="Calibri"/>
        </w:rPr>
        <w:t xml:space="preserve"> flies were sleep deprived from hours 12 – 24, and allowed to recover from hour 24 – 72. The SNAP effectively deprived flies of &gt;98% sleep, which was partially recovered over 48 </w:t>
      </w:r>
      <w:r w:rsidR="009B39D6">
        <w:rPr>
          <w:rFonts w:ascii="Calibri" w:hAnsi="Calibri" w:cs="Calibri"/>
        </w:rPr>
        <w:t>h</w:t>
      </w:r>
      <w:r w:rsidRPr="009B39D6">
        <w:rPr>
          <w:rFonts w:ascii="Calibri" w:hAnsi="Calibri" w:cs="Calibri"/>
        </w:rPr>
        <w:t xml:space="preserve"> </w:t>
      </w:r>
      <w:r w:rsidRPr="009B39D6">
        <w:rPr>
          <w:rFonts w:cstheme="minorHAnsi"/>
        </w:rPr>
        <w:t>(</w:t>
      </w:r>
      <w:r w:rsidRPr="009B39D6">
        <w:rPr>
          <w:rFonts w:cstheme="minorHAnsi"/>
          <w:i/>
        </w:rPr>
        <w:t>n</w:t>
      </w:r>
      <w:r w:rsidRPr="009B39D6">
        <w:rPr>
          <w:rFonts w:cstheme="minorHAnsi"/>
        </w:rPr>
        <w:t xml:space="preserve"> = 12 flies, Repeated Measures ANOVA for time, </w:t>
      </w:r>
      <w:r w:rsidRPr="009B39D6">
        <w:rPr>
          <w:rFonts w:cstheme="minorHAnsi"/>
          <w:kern w:val="24"/>
        </w:rPr>
        <w:t xml:space="preserve">F </w:t>
      </w:r>
      <w:r w:rsidRPr="009B39D6">
        <w:rPr>
          <w:rFonts w:cstheme="minorHAnsi"/>
          <w:kern w:val="24"/>
          <w:vertAlign w:val="subscript"/>
        </w:rPr>
        <w:t>[70,</w:t>
      </w:r>
      <w:proofErr w:type="gramStart"/>
      <w:r w:rsidRPr="009B39D6">
        <w:rPr>
          <w:rFonts w:cstheme="minorHAnsi"/>
          <w:kern w:val="24"/>
          <w:vertAlign w:val="subscript"/>
        </w:rPr>
        <w:t>1470]</w:t>
      </w:r>
      <w:r w:rsidRPr="009B39D6">
        <w:rPr>
          <w:rFonts w:cstheme="minorHAnsi"/>
          <w:kern w:val="24"/>
        </w:rPr>
        <w:t>=</w:t>
      </w:r>
      <w:proofErr w:type="gramEnd"/>
      <w:r w:rsidRPr="009B39D6">
        <w:rPr>
          <w:rFonts w:cstheme="minorHAnsi"/>
          <w:kern w:val="24"/>
        </w:rPr>
        <w:t>12.97,</w:t>
      </w:r>
      <w:r w:rsidRPr="009B39D6">
        <w:rPr>
          <w:rFonts w:cstheme="minorHAnsi"/>
          <w:i/>
        </w:rPr>
        <w:t xml:space="preserve"> p</w:t>
      </w:r>
      <w:r w:rsidRPr="009B39D6">
        <w:rPr>
          <w:rFonts w:cstheme="minorHAnsi"/>
        </w:rPr>
        <w:t xml:space="preserve"> &lt; 10</w:t>
      </w:r>
      <w:r w:rsidRPr="009B39D6">
        <w:rPr>
          <w:rFonts w:cstheme="minorHAnsi"/>
          <w:vertAlign w:val="superscript"/>
        </w:rPr>
        <w:t>-15</w:t>
      </w:r>
      <w:r w:rsidRPr="009B39D6">
        <w:rPr>
          <w:rFonts w:cstheme="minorHAnsi"/>
        </w:rPr>
        <w:t>). D) Percentage of sleep recovered over 48</w:t>
      </w:r>
      <w:r w:rsidR="009B39D6">
        <w:rPr>
          <w:rFonts w:cstheme="minorHAnsi"/>
        </w:rPr>
        <w:t xml:space="preserve"> h</w:t>
      </w:r>
      <w:r w:rsidRPr="009B39D6">
        <w:rPr>
          <w:rFonts w:cstheme="minorHAnsi"/>
        </w:rPr>
        <w:t xml:space="preserve">. Flies recovered ~20% of their sleep over 12 </w:t>
      </w:r>
      <w:r w:rsidR="009B39D6">
        <w:rPr>
          <w:rFonts w:cstheme="minorHAnsi"/>
        </w:rPr>
        <w:t>h</w:t>
      </w:r>
      <w:r w:rsidRPr="009B39D6">
        <w:rPr>
          <w:rFonts w:cstheme="minorHAnsi"/>
        </w:rPr>
        <w:t xml:space="preserve">, and ~36% of their sleep over 48 </w:t>
      </w:r>
      <w:r w:rsidR="009B39D6">
        <w:rPr>
          <w:rFonts w:cstheme="minorHAnsi"/>
        </w:rPr>
        <w:t>h</w:t>
      </w:r>
      <w:r w:rsidRPr="009B39D6">
        <w:rPr>
          <w:rFonts w:cstheme="minorHAnsi"/>
        </w:rPr>
        <w:t xml:space="preserve">. </w:t>
      </w:r>
      <w:r w:rsidRPr="009B39D6">
        <w:rPr>
          <w:rFonts w:cstheme="minorHAnsi"/>
          <w:b/>
          <w:bCs/>
        </w:rPr>
        <w:t>E</w:t>
      </w:r>
      <w:r w:rsidRPr="009B39D6">
        <w:rPr>
          <w:rFonts w:cstheme="minorHAnsi"/>
        </w:rPr>
        <w:t xml:space="preserve">) Sleep consolidation for </w:t>
      </w:r>
      <w:r w:rsidR="00846AA4" w:rsidRPr="009B39D6">
        <w:rPr>
          <w:rFonts w:cstheme="minorHAnsi"/>
        </w:rPr>
        <w:t>each</w:t>
      </w:r>
      <w:r w:rsidRPr="009B39D6">
        <w:rPr>
          <w:rFonts w:cstheme="minorHAnsi"/>
        </w:rPr>
        <w:t xml:space="preserve"> day of the experiment as measured by average sleep bout duration during the day. Sleep is more consolidated on the first recovery day compared to baseline (p &lt;0.05, t-test)</w:t>
      </w:r>
      <w:r w:rsidR="009B39D6">
        <w:rPr>
          <w:rFonts w:cstheme="minorHAnsi"/>
        </w:rPr>
        <w:t>.</w:t>
      </w:r>
      <w:r w:rsidRPr="009B39D6">
        <w:rPr>
          <w:rFonts w:cstheme="minorHAnsi"/>
        </w:rPr>
        <w:t xml:space="preserve"> </w:t>
      </w:r>
      <w:r w:rsidRPr="009B39D6">
        <w:rPr>
          <w:rFonts w:cstheme="minorHAnsi"/>
          <w:b/>
          <w:bCs/>
        </w:rPr>
        <w:t>F</w:t>
      </w:r>
      <w:r w:rsidRPr="009B39D6">
        <w:rPr>
          <w:rFonts w:cstheme="minorHAnsi"/>
        </w:rPr>
        <w:t xml:space="preserve">) Sleep consolidation for </w:t>
      </w:r>
      <w:r w:rsidR="00846AA4" w:rsidRPr="009B39D6">
        <w:rPr>
          <w:rFonts w:cstheme="minorHAnsi"/>
        </w:rPr>
        <w:t xml:space="preserve">each </w:t>
      </w:r>
      <w:r w:rsidRPr="009B39D6">
        <w:rPr>
          <w:rFonts w:cstheme="minorHAnsi"/>
        </w:rPr>
        <w:t xml:space="preserve">day of the experiment as measured by maximum sleep bout duration during the day. Sleep is more consolidated on the first recovery day compared to baseline (p &lt;0.05, t-test). </w:t>
      </w:r>
    </w:p>
    <w:p w14:paraId="4EB14052" w14:textId="77777777" w:rsidR="009B39D6" w:rsidRDefault="00CB615E" w:rsidP="00393A9E">
      <w:pPr>
        <w:contextualSpacing/>
        <w:jc w:val="both"/>
      </w:pPr>
      <w:r w:rsidRPr="009B39D6">
        <w:br/>
      </w:r>
      <w:r w:rsidR="00E46575" w:rsidRPr="009B39D6">
        <w:rPr>
          <w:b/>
          <w:bCs/>
        </w:rPr>
        <w:t>DISCUSSION</w:t>
      </w:r>
      <w:r w:rsidR="00C955B2" w:rsidRPr="009B39D6">
        <w:br/>
      </w:r>
      <w:r w:rsidR="00C46BE1" w:rsidRPr="009B39D6">
        <w:t xml:space="preserve">Sleep in </w:t>
      </w:r>
      <w:r w:rsidR="00C46BE1" w:rsidRPr="009B39D6">
        <w:rPr>
          <w:i/>
        </w:rPr>
        <w:t>Drosophila</w:t>
      </w:r>
      <w:r w:rsidR="00C46BE1" w:rsidRPr="009B39D6">
        <w:t xml:space="preserve"> was independently </w:t>
      </w:r>
      <w:r w:rsidR="009861E2" w:rsidRPr="009B39D6">
        <w:t xml:space="preserve">characterized </w:t>
      </w:r>
      <w:r w:rsidR="009831DE" w:rsidRPr="009B39D6">
        <w:t xml:space="preserve">in 2000, </w:t>
      </w:r>
      <w:r w:rsidR="00C46BE1" w:rsidRPr="009B39D6">
        <w:t>by two groups</w:t>
      </w:r>
      <w:r w:rsidR="00212721" w:rsidRPr="009B39D6">
        <w:fldChar w:fldCharType="begin">
          <w:fldData xml:space="preserve">PEVuZE5vdGU+PENpdGU+PEF1dGhvcj5TaGF3PC9BdXRob3I+PFllYXI+MjAwMDwvWWVhcj48UmVj
TnVtPjI5PC9SZWNOdW0+PERpc3BsYXlUZXh0PjxzdHlsZSBmYWNlPSJzdXBlcnNjcmlwdCI+NCw1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SGVuZHJpY2tzPC9BdXRo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</w:fldData>
        </w:fldChar>
      </w:r>
      <w:r w:rsidR="00F81FF0" w:rsidRPr="009B39D6">
        <w:instrText xml:space="preserve"> ADDIN EN.CITE </w:instrText>
      </w:r>
      <w:r w:rsidR="00F81FF0" w:rsidRPr="009B39D6">
        <w:fldChar w:fldCharType="begin">
          <w:fldData xml:space="preserve">PEVuZE5vdGU+PENpdGU+PEF1dGhvcj5TaGF3PC9BdXRob3I+PFllYXI+MjAwMDwvWWVhcj48UmVj
TnVtPjI5PC9SZWNOdW0+PERpc3BsYXlUZXh0PjxzdHlsZSBmYWNlPSJzdXBlcnNjcmlwdCI+NCw1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SGVuZHJpY2tzPC9BdXRo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</w:fldData>
        </w:fldChar>
      </w:r>
      <w:r w:rsidR="00F81FF0" w:rsidRPr="009B39D6">
        <w:instrText xml:space="preserve"> ADDIN EN.CITE.DATA </w:instrText>
      </w:r>
      <w:r w:rsidR="00F81FF0" w:rsidRPr="009B39D6">
        <w:fldChar w:fldCharType="end"/>
      </w:r>
      <w:r w:rsidR="00212721" w:rsidRPr="009B39D6">
        <w:fldChar w:fldCharType="separate"/>
      </w:r>
      <w:r w:rsidR="00F81FF0" w:rsidRPr="009B39D6">
        <w:rPr>
          <w:noProof/>
          <w:vertAlign w:val="superscript"/>
        </w:rPr>
        <w:t>4,5</w:t>
      </w:r>
      <w:r w:rsidR="00212721" w:rsidRPr="009B39D6">
        <w:fldChar w:fldCharType="end"/>
      </w:r>
      <w:r w:rsidR="00C46BE1" w:rsidRPr="009B39D6">
        <w:t xml:space="preserve">. </w:t>
      </w:r>
      <w:r w:rsidR="00060633" w:rsidRPr="009B39D6">
        <w:t>In t</w:t>
      </w:r>
      <w:r w:rsidR="00C46BE1" w:rsidRPr="009B39D6">
        <w:t xml:space="preserve">hese </w:t>
      </w:r>
      <w:r w:rsidR="00C729E9" w:rsidRPr="009B39D6">
        <w:t>pioneering</w:t>
      </w:r>
      <w:r w:rsidR="00C46BE1" w:rsidRPr="009B39D6">
        <w:t xml:space="preserve"> studies</w:t>
      </w:r>
      <w:r w:rsidR="00060633" w:rsidRPr="009B39D6">
        <w:t>, flies were</w:t>
      </w:r>
      <w:r w:rsidR="00C46BE1" w:rsidRPr="009B39D6">
        <w:t xml:space="preserve"> deprived of sleep</w:t>
      </w:r>
      <w:r w:rsidR="00060633" w:rsidRPr="009B39D6">
        <w:t xml:space="preserve"> </w:t>
      </w:r>
      <w:r w:rsidR="00C46BE1" w:rsidRPr="009B39D6">
        <w:t>by gentle handling</w:t>
      </w:r>
      <w:r w:rsidR="009B39D6">
        <w:t xml:space="preserve"> (i.e., </w:t>
      </w:r>
      <w:r w:rsidR="00C46BE1" w:rsidRPr="009B39D6">
        <w:t>hand deprivation</w:t>
      </w:r>
      <w:r w:rsidR="009B39D6">
        <w:t>)</w:t>
      </w:r>
      <w:r w:rsidR="0082333C" w:rsidRPr="009B39D6">
        <w:t xml:space="preserve"> and shown to exhibit a </w:t>
      </w:r>
      <w:r w:rsidR="00F33C51" w:rsidRPr="009B39D6">
        <w:t xml:space="preserve">robust </w:t>
      </w:r>
      <w:r w:rsidR="0082333C" w:rsidRPr="009B39D6">
        <w:t>homeostatic response to overnight sleep deprivation</w:t>
      </w:r>
      <w:r w:rsidR="00060633" w:rsidRPr="009B39D6">
        <w:t>.</w:t>
      </w:r>
      <w:r w:rsidR="001433F0" w:rsidRPr="009B39D6">
        <w:t xml:space="preserve"> </w:t>
      </w:r>
      <w:r w:rsidR="00FC3E68" w:rsidRPr="009B39D6">
        <w:t>Importantly, with any sleep deprivation</w:t>
      </w:r>
      <w:r w:rsidR="002E5FD6" w:rsidRPr="009B39D6">
        <w:t xml:space="preserve"> experiment</w:t>
      </w:r>
      <w:r w:rsidR="00FC3E68" w:rsidRPr="009B39D6">
        <w:t xml:space="preserve"> it is crucial to control for potential confounding effects of the method </w:t>
      </w:r>
      <w:r w:rsidR="002E5FD6" w:rsidRPr="009B39D6">
        <w:t xml:space="preserve">used </w:t>
      </w:r>
      <w:r w:rsidR="00FC3E68" w:rsidRPr="009B39D6">
        <w:t xml:space="preserve">to keep the animal awake. </w:t>
      </w:r>
      <w:r w:rsidR="002E5FD6" w:rsidRPr="009B39D6">
        <w:t>Hand deprivation studies set the benchmark for</w:t>
      </w:r>
      <w:r w:rsidR="009831DE" w:rsidRPr="009B39D6">
        <w:t xml:space="preserve"> studies of</w:t>
      </w:r>
      <w:r w:rsidR="002E5FD6" w:rsidRPr="009B39D6">
        <w:t xml:space="preserve"> fly homeostasis as a minimally disruptive means of sleep depriving flies. </w:t>
      </w:r>
      <w:r w:rsidR="0095597F" w:rsidRPr="009B39D6">
        <w:t xml:space="preserve">The </w:t>
      </w:r>
      <w:r w:rsidR="00F83DC0" w:rsidRPr="009B39D6">
        <w:t>SNAP</w:t>
      </w:r>
      <w:r w:rsidR="00060633" w:rsidRPr="009B39D6">
        <w:t xml:space="preserve"> efficiently deprives flies of sleep</w:t>
      </w:r>
      <w:r w:rsidR="009831DE" w:rsidRPr="009B39D6">
        <w:t xml:space="preserve"> of &gt;98% of nighttime sleep</w:t>
      </w:r>
      <w:r w:rsidR="009861E2" w:rsidRPr="009B39D6">
        <w:t>, and importantly induces a</w:t>
      </w:r>
      <w:r w:rsidR="0082333C" w:rsidRPr="009B39D6">
        <w:t xml:space="preserve"> sleep</w:t>
      </w:r>
      <w:r w:rsidR="009861E2" w:rsidRPr="009B39D6">
        <w:t xml:space="preserve"> rebound comparable to that obtained with hand deprivation</w:t>
      </w:r>
      <w:r w:rsidR="00212721" w:rsidRPr="009B39D6">
        <w:fldChar w:fldCharType="begin">
          <w:fldData xml:space="preserve">PEVuZE5vdGU+PENpdGU+PEF1dGhvcj5TaGF3PC9BdXRob3I+PFllYXI+MjAwMDwvWWVhcj48UmVj
TnVtPjI5PC9SZWNOdW0+PERpc3BsYXlUZXh0PjxzdHlsZSBmYWNlPSJzdXBlcnNjcmlwdCI+NCw3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U2V1Z25ldDwvQXV0aG9y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</w:fldData>
        </w:fldChar>
      </w:r>
      <w:r w:rsidR="00351A86" w:rsidRPr="009B39D6">
        <w:instrText xml:space="preserve"> ADDIN EN.CITE </w:instrText>
      </w:r>
      <w:r w:rsidR="00351A86" w:rsidRPr="009B39D6">
        <w:fldChar w:fldCharType="begin">
          <w:fldData xml:space="preserve">PEVuZE5vdGU+PENpdGU+PEF1dGhvcj5TaGF3PC9BdXRob3I+PFllYXI+MjAwMDwvWWVhcj48UmVj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</w:fldData>
        </w:fldChar>
      </w:r>
      <w:r w:rsidR="00351A86" w:rsidRPr="009B39D6">
        <w:instrText xml:space="preserve"> ADDIN EN.CITE.DATA </w:instrText>
      </w:r>
      <w:r w:rsidR="00351A86" w:rsidRPr="009B39D6">
        <w:fldChar w:fldCharType="end"/>
      </w:r>
      <w:r w:rsidR="00212721" w:rsidRPr="009B39D6">
        <w:fldChar w:fldCharType="separate"/>
      </w:r>
      <w:r w:rsidR="00351A86" w:rsidRPr="009B39D6">
        <w:rPr>
          <w:noProof/>
          <w:vertAlign w:val="superscript"/>
        </w:rPr>
        <w:t>4,7</w:t>
      </w:r>
      <w:r w:rsidR="00212721" w:rsidRPr="009B39D6">
        <w:fldChar w:fldCharType="end"/>
      </w:r>
      <w:r w:rsidR="009861E2" w:rsidRPr="009B39D6">
        <w:t>.</w:t>
      </w:r>
    </w:p>
    <w:p w14:paraId="11C11B6A" w14:textId="1DD5147D" w:rsidR="009B39D6" w:rsidRDefault="0082333C" w:rsidP="00393A9E">
      <w:pPr>
        <w:contextualSpacing/>
        <w:jc w:val="both"/>
      </w:pPr>
      <w:r w:rsidRPr="009B39D6">
        <w:br/>
      </w:r>
      <w:r w:rsidR="009861E2" w:rsidRPr="009B39D6">
        <w:t xml:space="preserve">Since the </w:t>
      </w:r>
      <w:r w:rsidR="00C729E9" w:rsidRPr="009B39D6">
        <w:t>foundational</w:t>
      </w:r>
      <w:r w:rsidR="009861E2" w:rsidRPr="009B39D6">
        <w:t xml:space="preserve"> studies defining sleep in flies, a number of methods have</w:t>
      </w:r>
      <w:r w:rsidRPr="009B39D6">
        <w:t xml:space="preserve"> been developed to </w:t>
      </w:r>
      <w:r w:rsidR="005D12BF" w:rsidRPr="009B39D6">
        <w:t>evaluate sleep homeostasis in</w:t>
      </w:r>
      <w:r w:rsidRPr="009B39D6">
        <w:t xml:space="preserve"> flies</w:t>
      </w:r>
      <w:r w:rsidR="005D12BF" w:rsidRPr="009B39D6">
        <w:t xml:space="preserve"> in a high throughput manner</w:t>
      </w:r>
      <w:r w:rsidR="002E202E" w:rsidRPr="009B39D6">
        <w:fldChar w:fldCharType="begin">
          <w:fldData xml:space="preserve">PEVuZE5vdGU+PENpdGU+PEF1dGhvcj5TZXVnbmV0PC9BdXRob3I+PFllYXI+MjAwODwvWWVhcj48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</w:fldData>
        </w:fldChar>
      </w:r>
      <w:r w:rsidR="00D03E53" w:rsidRPr="009B39D6">
        <w:instrText xml:space="preserve"> ADDIN EN.CITE </w:instrText>
      </w:r>
      <w:r w:rsidR="00D03E53" w:rsidRPr="009B39D6">
        <w:fldChar w:fldCharType="begin">
          <w:fldData xml:space="preserve">PEVuZE5vdGU+PENpdGU+PEF1dGhvcj5TZXVnbmV0PC9BdXRob3I+PFllYXI+MjAwODwvWWVhcj48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</w:fldData>
        </w:fldChar>
      </w:r>
      <w:r w:rsidR="00D03E53" w:rsidRPr="009B39D6">
        <w:instrText xml:space="preserve"> ADDIN EN.CITE.DATA </w:instrText>
      </w:r>
      <w:r w:rsidR="00D03E53" w:rsidRPr="009B39D6">
        <w:fldChar w:fldCharType="end"/>
      </w:r>
      <w:r w:rsidR="002E202E" w:rsidRPr="009B39D6">
        <w:fldChar w:fldCharType="separate"/>
      </w:r>
      <w:r w:rsidR="00D03E53" w:rsidRPr="009B39D6">
        <w:rPr>
          <w:noProof/>
          <w:vertAlign w:val="superscript"/>
        </w:rPr>
        <w:t>7,9,39-41</w:t>
      </w:r>
      <w:r w:rsidR="002E202E" w:rsidRPr="009B39D6">
        <w:fldChar w:fldCharType="end"/>
      </w:r>
      <w:r w:rsidRPr="009B39D6">
        <w:t xml:space="preserve">. </w:t>
      </w:r>
      <w:r w:rsidR="005D12BF" w:rsidRPr="009B39D6">
        <w:t>We surve</w:t>
      </w:r>
      <w:r w:rsidR="003F7D03" w:rsidRPr="009B39D6">
        <w:t xml:space="preserve">yed ~250 papers on sleep in flies and found ~46% of these published </w:t>
      </w:r>
      <w:r w:rsidR="004A0266" w:rsidRPr="009B39D6">
        <w:t>articles reported using sleep deprivation to evaluate sleep regulation or function</w:t>
      </w:r>
      <w:r w:rsidR="003F7D03" w:rsidRPr="009B39D6">
        <w:t xml:space="preserve"> (</w:t>
      </w:r>
      <w:r w:rsidR="003F7D03" w:rsidRPr="009B39D6">
        <w:rPr>
          <w:b/>
          <w:bCs/>
        </w:rPr>
        <w:t>Table 1</w:t>
      </w:r>
      <w:r w:rsidR="003F7D03" w:rsidRPr="009B39D6">
        <w:t xml:space="preserve">). </w:t>
      </w:r>
      <w:r w:rsidR="0021761B" w:rsidRPr="009B39D6">
        <w:t xml:space="preserve">A number of different methods effectively induced a sleep rebound in flies. Interestingly, of the studies that have evaluated sleep rebound, </w:t>
      </w:r>
      <w:r w:rsidR="004603FC" w:rsidRPr="009B39D6">
        <w:t xml:space="preserve">the protocols used for sleep deprivation and sleep rebound differed. Specifically, </w:t>
      </w:r>
      <w:r w:rsidR="0021761B" w:rsidRPr="009B39D6">
        <w:t>both the duration of sleep deprivation</w:t>
      </w:r>
      <w:r w:rsidR="003E516D" w:rsidRPr="009B39D6">
        <w:t xml:space="preserve"> (</w:t>
      </w:r>
      <w:r w:rsidR="003E516D" w:rsidRPr="009B39D6">
        <w:rPr>
          <w:b/>
          <w:bCs/>
        </w:rPr>
        <w:t xml:space="preserve">Table </w:t>
      </w:r>
      <w:r w:rsidR="00212721" w:rsidRPr="009B39D6">
        <w:rPr>
          <w:b/>
          <w:bCs/>
        </w:rPr>
        <w:t>2</w:t>
      </w:r>
      <w:r w:rsidR="003E516D" w:rsidRPr="009B39D6">
        <w:t>)</w:t>
      </w:r>
      <w:r w:rsidR="00973B49" w:rsidRPr="009B39D6">
        <w:t xml:space="preserve"> </w:t>
      </w:r>
      <w:r w:rsidR="0021761B" w:rsidRPr="009B39D6">
        <w:t>and duration for which rebound was evaluated</w:t>
      </w:r>
      <w:r w:rsidR="003E516D" w:rsidRPr="009B39D6">
        <w:t xml:space="preserve"> (</w:t>
      </w:r>
      <w:r w:rsidR="003E516D" w:rsidRPr="009B39D6">
        <w:rPr>
          <w:b/>
          <w:bCs/>
        </w:rPr>
        <w:t xml:space="preserve">Table </w:t>
      </w:r>
      <w:r w:rsidR="00212721" w:rsidRPr="009B39D6">
        <w:rPr>
          <w:b/>
          <w:bCs/>
        </w:rPr>
        <w:t>1</w:t>
      </w:r>
      <w:r w:rsidR="003E516D" w:rsidRPr="009B39D6">
        <w:t>)</w:t>
      </w:r>
      <w:r w:rsidR="0021761B" w:rsidRPr="009B39D6">
        <w:t xml:space="preserve"> var</w:t>
      </w:r>
      <w:r w:rsidR="00FC3E68" w:rsidRPr="009B39D6">
        <w:t>ied substantially, potentially complicating</w:t>
      </w:r>
      <w:r w:rsidR="002E5FD6" w:rsidRPr="009B39D6">
        <w:t xml:space="preserve"> comparisons of</w:t>
      </w:r>
      <w:r w:rsidR="00FC3E68" w:rsidRPr="009B39D6">
        <w:t xml:space="preserve"> results obtained with different protocols</w:t>
      </w:r>
      <w:r w:rsidR="0021761B" w:rsidRPr="009B39D6">
        <w:t xml:space="preserve">. </w:t>
      </w:r>
      <w:r w:rsidR="00430E70" w:rsidRPr="009B39D6">
        <w:t xml:space="preserve">Sleep rebound in flies is known to persist for </w:t>
      </w:r>
      <w:r w:rsidR="005813AF" w:rsidRPr="009B39D6">
        <w:t>up to</w:t>
      </w:r>
      <w:r w:rsidR="00430E70" w:rsidRPr="009B39D6">
        <w:t xml:space="preserve"> 48hours following sleep deprivation</w:t>
      </w:r>
      <w:r w:rsidR="002E202E" w:rsidRPr="009B39D6">
        <w:fldChar w:fldCharType="begin">
          <w:fldData xml:space="preserve">PEVuZE5vdGU+PENpdGU+PEF1dGhvcj5IZW5kcmlja3M8L0F1dGhvcj48WWVhcj4yMDAwPC9ZZWFy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==
</w:fldData>
        </w:fldChar>
      </w:r>
      <w:r w:rsidR="00F81FF0" w:rsidRPr="009B39D6">
        <w:instrText xml:space="preserve"> ADDIN EN.CITE </w:instrText>
      </w:r>
      <w:r w:rsidR="00F81FF0" w:rsidRPr="009B39D6">
        <w:fldChar w:fldCharType="begin">
          <w:fldData xml:space="preserve">PEVuZE5vdGU+PENpdGU+PEF1dGhvcj5IZW5kcmlja3M8L0F1dGhvcj48WWVhcj4yMDAwPC9ZZWFy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==
</w:fldData>
        </w:fldChar>
      </w:r>
      <w:r w:rsidR="00F81FF0" w:rsidRPr="009B39D6">
        <w:instrText xml:space="preserve"> ADDIN EN.CITE.DATA </w:instrText>
      </w:r>
      <w:r w:rsidR="00F81FF0" w:rsidRPr="009B39D6">
        <w:fldChar w:fldCharType="end"/>
      </w:r>
      <w:r w:rsidR="002E202E" w:rsidRPr="009B39D6">
        <w:fldChar w:fldCharType="separate"/>
      </w:r>
      <w:r w:rsidR="00F81FF0" w:rsidRPr="009B39D6">
        <w:rPr>
          <w:noProof/>
          <w:vertAlign w:val="superscript"/>
        </w:rPr>
        <w:t>5</w:t>
      </w:r>
      <w:r w:rsidR="002E202E" w:rsidRPr="009B39D6">
        <w:fldChar w:fldCharType="end"/>
      </w:r>
      <w:r w:rsidR="00430E70" w:rsidRPr="009B39D6">
        <w:t>.</w:t>
      </w:r>
      <w:r w:rsidR="00C729E9" w:rsidRPr="009B39D6">
        <w:t xml:space="preserve"> Accordingly</w:t>
      </w:r>
      <w:r w:rsidR="00384484" w:rsidRPr="009B39D6">
        <w:t>,</w:t>
      </w:r>
      <w:r w:rsidR="00C729E9" w:rsidRPr="009B39D6">
        <w:t xml:space="preserve"> we think </w:t>
      </w:r>
      <w:r w:rsidR="005049A2" w:rsidRPr="009B39D6">
        <w:t xml:space="preserve">a thorough description of the </w:t>
      </w:r>
      <w:r w:rsidR="009E210D" w:rsidRPr="009B39D6">
        <w:t xml:space="preserve">effects of a given sleep manipulation on homeostasis are best </w:t>
      </w:r>
      <w:r w:rsidR="005049A2" w:rsidRPr="009B39D6">
        <w:t>obtained when homeostatic rebound is evaluated</w:t>
      </w:r>
      <w:r w:rsidR="009E210D" w:rsidRPr="009B39D6">
        <w:t xml:space="preserve"> over a </w:t>
      </w:r>
      <w:proofErr w:type="gramStart"/>
      <w:r w:rsidR="009E210D" w:rsidRPr="009B39D6">
        <w:t>48</w:t>
      </w:r>
      <w:r w:rsidR="009B39D6">
        <w:t xml:space="preserve"> h</w:t>
      </w:r>
      <w:proofErr w:type="gramEnd"/>
      <w:r w:rsidR="009E210D" w:rsidRPr="009B39D6">
        <w:t xml:space="preserve"> recovery period. </w:t>
      </w:r>
    </w:p>
    <w:p w14:paraId="63BF874C" w14:textId="77777777" w:rsidR="009B39D6" w:rsidRDefault="00DC743B" w:rsidP="00393A9E">
      <w:pPr>
        <w:contextualSpacing/>
        <w:jc w:val="both"/>
      </w:pPr>
      <w:r w:rsidRPr="009B39D6">
        <w:br/>
      </w:r>
      <w:r w:rsidR="00737ADD" w:rsidRPr="009B39D6">
        <w:t>It is important to note that</w:t>
      </w:r>
      <w:r w:rsidRPr="009B39D6">
        <w:t xml:space="preserve"> depriving flies of sleep during the day does not </w:t>
      </w:r>
      <w:r w:rsidR="00737ADD" w:rsidRPr="009B39D6">
        <w:t xml:space="preserve">consistently </w:t>
      </w:r>
      <w:r w:rsidR="00DF0636" w:rsidRPr="009B39D6">
        <w:t xml:space="preserve">increase sleep </w:t>
      </w:r>
      <w:r w:rsidR="009840E1" w:rsidRPr="009B39D6">
        <w:t>drive</w:t>
      </w:r>
      <w:r w:rsidR="00384484" w:rsidRPr="009B39D6">
        <w:fldChar w:fldCharType="begin">
          <w:fldData xml:space="preserve">PEVuZE5vdGU+PENpdGU+PEF1dGhvcj5TaGF3PC9BdXRob3I+PFllYXI+MjAwMDwvWWVhcj48UmVj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</w:fldData>
        </w:fldChar>
      </w:r>
      <w:r w:rsidR="00F81FF0" w:rsidRPr="009B39D6">
        <w:instrText xml:space="preserve"> ADDIN EN.CITE </w:instrText>
      </w:r>
      <w:r w:rsidR="00F81FF0" w:rsidRPr="009B39D6">
        <w:fldChar w:fldCharType="begin">
          <w:fldData xml:space="preserve">PEVuZE5vdGU+PENpdGU+PEF1dGhvcj5TaGF3PC9BdXRob3I+PFllYXI+MjAwMDwvWWVhcj48UmVj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</w:fldData>
        </w:fldChar>
      </w:r>
      <w:r w:rsidR="00F81FF0" w:rsidRPr="009B39D6">
        <w:instrText xml:space="preserve"> ADDIN EN.CITE.DATA </w:instrText>
      </w:r>
      <w:r w:rsidR="00F81FF0" w:rsidRPr="009B39D6">
        <w:fldChar w:fldCharType="end"/>
      </w:r>
      <w:r w:rsidR="00384484" w:rsidRPr="009B39D6">
        <w:fldChar w:fldCharType="separate"/>
      </w:r>
      <w:r w:rsidR="00F81FF0" w:rsidRPr="009B39D6">
        <w:rPr>
          <w:noProof/>
          <w:vertAlign w:val="superscript"/>
        </w:rPr>
        <w:t>4</w:t>
      </w:r>
      <w:r w:rsidR="00384484" w:rsidRPr="009B39D6">
        <w:fldChar w:fldCharType="end"/>
      </w:r>
      <w:r w:rsidR="00A04F7F" w:rsidRPr="009B39D6">
        <w:t>. Hence</w:t>
      </w:r>
      <w:r w:rsidR="009E210D" w:rsidRPr="009B39D6">
        <w:t>,</w:t>
      </w:r>
      <w:r w:rsidR="00737ADD" w:rsidRPr="009B39D6">
        <w:t xml:space="preserve"> starting a 24 h sleep deprivation protocol at lights-on and continuing until the next day </w:t>
      </w:r>
      <w:r w:rsidR="009E210D" w:rsidRPr="009B39D6">
        <w:t xml:space="preserve">would not </w:t>
      </w:r>
      <w:r w:rsidR="004603FC" w:rsidRPr="009B39D6">
        <w:t>additionally enhance</w:t>
      </w:r>
      <w:r w:rsidR="005151AE" w:rsidRPr="009B39D6">
        <w:t xml:space="preserve"> </w:t>
      </w:r>
      <w:r w:rsidR="00737ADD" w:rsidRPr="009B39D6">
        <w:t>recovery sleep compared to a 12 h sleep deprivation protocol beginning at lights-off. In fact, the calculated sleep rebound may be lower since it will include non-</w:t>
      </w:r>
      <w:proofErr w:type="spellStart"/>
      <w:r w:rsidR="00737ADD" w:rsidRPr="009B39D6">
        <w:t>homeostatically</w:t>
      </w:r>
      <w:proofErr w:type="spellEnd"/>
      <w:r w:rsidR="00737ADD" w:rsidRPr="009B39D6">
        <w:t xml:space="preserve"> regulated daytime sleep in addition to nighttime sleep.</w:t>
      </w:r>
      <w:r w:rsidR="005151AE" w:rsidRPr="009B39D6">
        <w:t xml:space="preserve"> The observation that daytime sleep deprivation does not induce a homeostatic rebound can however be used to control for potential confounding effects of the method of sleep deprivation. Thus, flies sleep deprived overnight in the SNAP are compared to flies that receive a comparable stimulus </w:t>
      </w:r>
      <w:r w:rsidR="003A6477" w:rsidRPr="009B39D6">
        <w:t>in the daytime</w:t>
      </w:r>
      <w:r w:rsidR="000A1BBF" w:rsidRPr="009B39D6">
        <w:fldChar w:fldCharType="begin"/>
      </w:r>
      <w:r w:rsidR="00351A86" w:rsidRPr="009B39D6">
        <w:instrText xml:space="preserve"> ADDIN EN.CITE &lt;EndNote&gt;&lt;Cite&gt;&lt;Author&gt;Seugnet&lt;/Author&gt;&lt;Year&gt;2008&lt;/Year&gt;&lt;RecNum&gt;66&lt;/RecNum&gt;&lt;DisplayText&gt;&lt;style face="superscript"&gt;7&lt;/style&gt;&lt;/DisplayText&gt;&lt;record&gt;&lt;rec-number&gt;66&lt;/rec-number&gt;&lt;foreign-keys&gt;&lt;key app="EN" db-id="t5pd5exvoea5w2effx0xvpz22dffx2adds5p" timestamp="1555114938"&gt;66&lt;/key&gt;&lt;/foreign-keys&gt;&lt;ref-type name="Journal Article"&gt;17&lt;/ref-type&gt;&lt;contributors&gt;&lt;authors&gt;&lt;author&gt;Seugnet, L.&lt;/author&gt;&lt;author&gt;Suzuki, Y.&lt;/author&gt;&lt;author&gt;Vine, L.&lt;/author&gt;&lt;author&gt;Gottschalk, L.&lt;/author&gt;&lt;author&gt;Shaw, P. J.&lt;/author&gt;&lt;/authors&gt;&lt;/contributors&gt;&lt;auth-address&gt;Anatomy and Neurobiology, Washington University School of Medicine, St. Louis, Missouri 63110, USA.&lt;/auth-address&gt;&lt;titles&gt;&lt;title&gt;&lt;style face="normal" font="default" size="100%"&gt;D1 receptor activation in the mushroom bodies rescues sleep-loss-induced learning impairments in &lt;/style&gt;&lt;style face="italic" font="default" size="100%"&gt;Drosophila&lt;/style&gt;&lt;/title&gt;&lt;secondary-title&gt;Current Biology&lt;/secondary-title&gt;&lt;/titles&gt;&lt;periodical&gt;&lt;full-title&gt;Current Biology&lt;/full-title&gt;&lt;/periodical&gt;&lt;pages&gt;1110-7&lt;/pages&gt;&lt;volume&gt;18&lt;/volume&gt;&lt;number&gt;15&lt;/number&gt;&lt;edition&gt;2008/08/05&lt;/edition&gt;&lt;keywords&gt;&lt;keyword&gt;Animals&lt;/keyword&gt;&lt;keyword&gt;Drosophila/genetics/metabolism/*physiology&lt;/keyword&gt;&lt;keyword&gt;Drosophila Proteins/metabolism/*physiology&lt;/keyword&gt;&lt;keyword&gt;Learning/*physiology&lt;/keyword&gt;&lt;keyword&gt;Mushroom Bodies/metabolism/*physiology&lt;/keyword&gt;&lt;keyword&gt;Receptors, Dopamine D1/metabolism/*physiology&lt;/keyword&gt;&lt;keyword&gt;Signal Transduction&lt;/keyword&gt;&lt;keyword&gt;*Sleep Deprivation&lt;/keyword&gt;&lt;/keywords&gt;&lt;dates&gt;&lt;year&gt;2008&lt;/year&gt;&lt;pub-dates&gt;&lt;date&gt;Aug 5&lt;/date&gt;&lt;/pub-dates&gt;&lt;/dates&gt;&lt;isbn&gt;0960-9822 (Print)&amp;#xD;0960-9822 (Linking)&lt;/isbn&gt;&lt;accession-num&gt;18674913&lt;/accession-num&gt;&lt;urls&gt;&lt;related-urls&gt;&lt;url&gt;https://www.ncbi.nlm.nih.gov/pubmed/18674913&lt;/url&gt;&lt;/related-urls&gt;&lt;/urls&gt;&lt;custom2&gt;PMC2603029&lt;/custom2&gt;&lt;electronic-resource-num&gt;10.1016/j.cub.2008.07.028&lt;/electronic-resource-num&gt;&lt;/record&gt;&lt;/Cite&gt;&lt;/EndNote&gt;</w:instrText>
      </w:r>
      <w:r w:rsidR="000A1BBF" w:rsidRPr="009B39D6">
        <w:fldChar w:fldCharType="separate"/>
      </w:r>
      <w:r w:rsidR="00351A86" w:rsidRPr="009B39D6">
        <w:rPr>
          <w:noProof/>
          <w:vertAlign w:val="superscript"/>
        </w:rPr>
        <w:t>7</w:t>
      </w:r>
      <w:r w:rsidR="000A1BBF" w:rsidRPr="009B39D6">
        <w:fldChar w:fldCharType="end"/>
      </w:r>
      <w:r w:rsidR="00384484" w:rsidRPr="009B39D6">
        <w:t>.</w:t>
      </w:r>
    </w:p>
    <w:p w14:paraId="6FE54E3C" w14:textId="39B19A23" w:rsidR="003A6477" w:rsidRPr="009B39D6" w:rsidRDefault="003A6477" w:rsidP="00393A9E">
      <w:pPr>
        <w:contextualSpacing/>
        <w:jc w:val="both"/>
      </w:pPr>
    </w:p>
    <w:p w14:paraId="133E9742" w14:textId="77777777" w:rsidR="009B39D6" w:rsidRDefault="003A6477" w:rsidP="00393A9E">
      <w:pPr>
        <w:contextualSpacing/>
        <w:jc w:val="both"/>
      </w:pPr>
      <w:r w:rsidRPr="009B39D6">
        <w:lastRenderedPageBreak/>
        <w:t xml:space="preserve">In addition to being used </w:t>
      </w:r>
      <w:r w:rsidR="00D30A0E" w:rsidRPr="009B39D6">
        <w:t>for total sleep deprivation</w:t>
      </w:r>
      <w:r w:rsidRPr="009B39D6">
        <w:t xml:space="preserve">, </w:t>
      </w:r>
      <w:r w:rsidR="00384484" w:rsidRPr="009B39D6">
        <w:t xml:space="preserve">by changing the frequency of the stimulus, </w:t>
      </w:r>
      <w:r w:rsidRPr="009B39D6">
        <w:t>the SNAP can also be used to chronically restrict and fragment sleep</w:t>
      </w:r>
      <w:r w:rsidR="00E50FD6" w:rsidRPr="009B39D6">
        <w:fldChar w:fldCharType="begin">
          <w:fldData xml:space="preserve">PEVuZE5vdGU+PENpdGU+PEF1dGhvcj5TZXVnbmV0PC9BdXRob3I+PFllYXI+MjAwODwvWWVhcj48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</w:fldData>
        </w:fldChar>
      </w:r>
      <w:r w:rsidR="00D03E53" w:rsidRPr="009B39D6">
        <w:instrText xml:space="preserve"> ADDIN EN.CITE </w:instrText>
      </w:r>
      <w:r w:rsidR="00D03E53" w:rsidRPr="009B39D6">
        <w:fldChar w:fldCharType="begin">
          <w:fldData xml:space="preserve">PEVuZE5vdGU+PENpdGU+PEF1dGhvcj5TZXVnbmV0PC9BdXRob3I+PFllYXI+MjAwODwvWWVhcj48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</w:fldData>
        </w:fldChar>
      </w:r>
      <w:r w:rsidR="00D03E53" w:rsidRPr="009B39D6">
        <w:instrText xml:space="preserve"> ADDIN EN.CITE.DATA </w:instrText>
      </w:r>
      <w:r w:rsidR="00D03E53" w:rsidRPr="009B39D6">
        <w:fldChar w:fldCharType="end"/>
      </w:r>
      <w:r w:rsidR="00E50FD6" w:rsidRPr="009B39D6">
        <w:fldChar w:fldCharType="separate"/>
      </w:r>
      <w:r w:rsidR="00D03E53" w:rsidRPr="009B39D6">
        <w:rPr>
          <w:noProof/>
          <w:vertAlign w:val="superscript"/>
        </w:rPr>
        <w:t>7,42</w:t>
      </w:r>
      <w:r w:rsidR="00E50FD6" w:rsidRPr="009B39D6">
        <w:fldChar w:fldCharType="end"/>
      </w:r>
      <w:r w:rsidRPr="009B39D6">
        <w:t xml:space="preserve">, </w:t>
      </w:r>
      <w:r w:rsidR="00384484" w:rsidRPr="009B39D6">
        <w:t xml:space="preserve">thus mimicking conditions of chronic sleep loss in humans. Further, by delivering stimuli in steps of increasing frequency, the SNAP can </w:t>
      </w:r>
      <w:r w:rsidR="00410562" w:rsidRPr="009B39D6">
        <w:t xml:space="preserve">also </w:t>
      </w:r>
      <w:r w:rsidR="00384484" w:rsidRPr="009B39D6">
        <w:t>be used to measure arousal thresholds</w:t>
      </w:r>
      <w:r w:rsidR="006D3A5A" w:rsidRPr="009B39D6">
        <w:fldChar w:fldCharType="begin">
          <w:fldData xml:space="preserve">PEVuZE5vdGU+PENpdGU+PEF1dGhvcj5Eb25sZWE8L0F1dGhvcj48WWVhcj4yMDExPC9ZZWFyPjxS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</w:fldData>
        </w:fldChar>
      </w:r>
      <w:r w:rsidR="00351A86" w:rsidRPr="009B39D6">
        <w:instrText xml:space="preserve"> ADDIN EN.CITE </w:instrText>
      </w:r>
      <w:r w:rsidR="00351A86" w:rsidRPr="009B39D6">
        <w:fldChar w:fldCharType="begin">
          <w:fldData xml:space="preserve">PEVuZE5vdGU+PENpdGU+PEF1dGhvcj5Eb25sZWE8L0F1dGhvcj48WWVhcj4yMDExPC9ZZWFyPjxS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</w:fldData>
        </w:fldChar>
      </w:r>
      <w:r w:rsidR="00351A86" w:rsidRPr="009B39D6">
        <w:instrText xml:space="preserve"> ADDIN EN.CITE.DATA </w:instrText>
      </w:r>
      <w:r w:rsidR="00351A86" w:rsidRPr="009B39D6">
        <w:fldChar w:fldCharType="end"/>
      </w:r>
      <w:r w:rsidR="006D3A5A" w:rsidRPr="009B39D6">
        <w:fldChar w:fldCharType="separate"/>
      </w:r>
      <w:r w:rsidR="00351A86" w:rsidRPr="009B39D6">
        <w:rPr>
          <w:noProof/>
          <w:vertAlign w:val="superscript"/>
        </w:rPr>
        <w:t>8</w:t>
      </w:r>
      <w:r w:rsidR="006D3A5A" w:rsidRPr="009B39D6">
        <w:fldChar w:fldCharType="end"/>
      </w:r>
      <w:r w:rsidR="00384484" w:rsidRPr="009B39D6">
        <w:t xml:space="preserve">. The SNAP is thus a facile way to effectively deprive and restrict sleep of flies, evaluate the homeostatic response, and measure other sleep characteristics. </w:t>
      </w:r>
    </w:p>
    <w:p w14:paraId="5099C1EA" w14:textId="77777777" w:rsidR="009B39D6" w:rsidRDefault="001E0EA8" w:rsidP="00393A9E">
      <w:pPr>
        <w:contextualSpacing/>
        <w:jc w:val="both"/>
      </w:pPr>
      <w:r w:rsidRPr="009B39D6">
        <w:br/>
      </w:r>
      <w:r w:rsidR="00A02289" w:rsidRPr="009B39D6">
        <w:t>T</w:t>
      </w:r>
      <w:r w:rsidR="000A6A62" w:rsidRPr="009B39D6">
        <w:t>he</w:t>
      </w:r>
      <w:r w:rsidR="00A02289" w:rsidRPr="009B39D6">
        <w:t xml:space="preserve"> SNAP can fit in a standard laboratory fly </w:t>
      </w:r>
      <w:proofErr w:type="gramStart"/>
      <w:r w:rsidR="00A02289" w:rsidRPr="009B39D6">
        <w:t>incubator, but</w:t>
      </w:r>
      <w:proofErr w:type="gramEnd"/>
      <w:r w:rsidR="00A02289" w:rsidRPr="009B39D6">
        <w:t xml:space="preserve"> will definitely disturb flies</w:t>
      </w:r>
      <w:r w:rsidR="00B74F01" w:rsidRPr="009B39D6">
        <w:t xml:space="preserve"> in the incubator</w:t>
      </w:r>
      <w:r w:rsidR="00A02289" w:rsidRPr="009B39D6">
        <w:t xml:space="preserve"> that are not part of the experiment. Fortunately, the SNAP can be placed in an isolated location to sleep deprive flies without disturbing other ongoing experiments. Since recovery sleep is fragile, care should be taken to ensure that recovery sleep takes place in a quiet location</w:t>
      </w:r>
      <w:r w:rsidR="00B74F01" w:rsidRPr="009B39D6">
        <w:t>.</w:t>
      </w:r>
    </w:p>
    <w:p w14:paraId="4AF73E58" w14:textId="2216BADD" w:rsidR="004603FC" w:rsidRPr="009B39D6" w:rsidRDefault="004603FC" w:rsidP="00393A9E">
      <w:pPr>
        <w:contextualSpacing/>
        <w:jc w:val="both"/>
      </w:pPr>
    </w:p>
    <w:p w14:paraId="09F9ACBC" w14:textId="77777777" w:rsidR="009B39D6" w:rsidRDefault="00E92C9B" w:rsidP="00393A9E">
      <w:pPr>
        <w:contextualSpacing/>
        <w:jc w:val="both"/>
      </w:pPr>
      <w:r w:rsidRPr="009B39D6">
        <w:t>Complementing studies of sleep deprivation, genetic and pharmacological tools have been developed to enhance sleep in flies</w:t>
      </w:r>
      <w:r w:rsidRPr="009B39D6">
        <w:fldChar w:fldCharType="begin">
          <w:fldData xml:space="preserve">PEVuZE5vdGU+PENpdGU+PEF1dGhvcj5EaXNzZWw8L0F1dGhvcj48WWVhcj4yMDE1PC9ZZWFyPjxS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</w:fldData>
        </w:fldChar>
      </w:r>
      <w:r w:rsidR="00D03E53" w:rsidRPr="009B39D6">
        <w:instrText xml:space="preserve"> ADDIN EN.CITE </w:instrText>
      </w:r>
      <w:r w:rsidR="00D03E53" w:rsidRPr="009B39D6">
        <w:fldChar w:fldCharType="begin">
          <w:fldData xml:space="preserve">PEVuZE5vdGU+PENpdGU+PEF1dGhvcj5EaXNzZWw8L0F1dGhvcj48WWVhcj4yMDE1PC9ZZWFyPjxS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</w:fldData>
        </w:fldChar>
      </w:r>
      <w:r w:rsidR="00D03E53" w:rsidRPr="009B39D6">
        <w:instrText xml:space="preserve"> ADDIN EN.CITE.DATA </w:instrText>
      </w:r>
      <w:r w:rsidR="00D03E53" w:rsidRPr="009B39D6">
        <w:fldChar w:fldCharType="end"/>
      </w:r>
      <w:r w:rsidRPr="009B39D6">
        <w:fldChar w:fldCharType="separate"/>
      </w:r>
      <w:r w:rsidR="00D03E53" w:rsidRPr="009B39D6">
        <w:rPr>
          <w:noProof/>
          <w:vertAlign w:val="superscript"/>
        </w:rPr>
        <w:t>8,43,44</w:t>
      </w:r>
      <w:r w:rsidRPr="009B39D6">
        <w:fldChar w:fldCharType="end"/>
      </w:r>
      <w:r w:rsidRPr="009B39D6">
        <w:t xml:space="preserve">. </w:t>
      </w:r>
      <w:r w:rsidR="00473810" w:rsidRPr="009B39D6">
        <w:t>Thus, the ability to readily</w:t>
      </w:r>
      <w:r w:rsidR="00D30A0E" w:rsidRPr="009B39D6">
        <w:t xml:space="preserve"> modulate sleep bidirectionally will allow fly sleep research to </w:t>
      </w:r>
      <w:r w:rsidR="00473810" w:rsidRPr="009B39D6">
        <w:t>continue to provide deep insights into sleep regulation and function.</w:t>
      </w:r>
    </w:p>
    <w:p w14:paraId="0A1F9B33" w14:textId="469AF074" w:rsidR="00580447" w:rsidRPr="009B39D6" w:rsidRDefault="00060633" w:rsidP="00393A9E">
      <w:pPr>
        <w:contextualSpacing/>
        <w:jc w:val="both"/>
      </w:pPr>
      <w:r w:rsidRPr="009B39D6">
        <w:br/>
      </w:r>
      <w:r w:rsidR="00E46575" w:rsidRPr="009B39D6">
        <w:rPr>
          <w:b/>
          <w:bCs/>
        </w:rPr>
        <w:t>ACKNOWLEDGEMENTS</w:t>
      </w:r>
      <w:r w:rsidR="002A5CD9" w:rsidRPr="009B39D6">
        <w:rPr>
          <w:b/>
          <w:bCs/>
        </w:rPr>
        <w:t>:</w:t>
      </w:r>
      <w:r w:rsidR="002A5CD9" w:rsidRPr="009B39D6">
        <w:br/>
        <w:t>This work was supported by NIH grants 5R01NS051305-14 and 5R01NS076980-08 to PJS.</w:t>
      </w:r>
      <w:r w:rsidR="002A5CD9" w:rsidRPr="009B39D6">
        <w:br/>
      </w:r>
      <w:r w:rsidR="002A5CD9" w:rsidRPr="009B39D6">
        <w:br/>
      </w:r>
      <w:r w:rsidR="00E46575" w:rsidRPr="009B39D6">
        <w:t>D</w:t>
      </w:r>
      <w:r w:rsidR="00E46575" w:rsidRPr="009B39D6">
        <w:rPr>
          <w:b/>
          <w:bCs/>
        </w:rPr>
        <w:t>ISCLOSURES</w:t>
      </w:r>
    </w:p>
    <w:p w14:paraId="7991B636" w14:textId="77777777" w:rsidR="00212721" w:rsidRPr="009B39D6" w:rsidRDefault="002A5CD9" w:rsidP="00393A9E">
      <w:pPr>
        <w:contextualSpacing/>
        <w:jc w:val="both"/>
      </w:pPr>
      <w:r w:rsidRPr="009B39D6">
        <w:t>The authors have nothing to disclose</w:t>
      </w:r>
      <w:r w:rsidR="00225B49" w:rsidRPr="009B39D6">
        <w:t>.</w:t>
      </w:r>
    </w:p>
    <w:p w14:paraId="660828C8" w14:textId="77777777" w:rsidR="00212721" w:rsidRPr="009B39D6" w:rsidRDefault="00E46575" w:rsidP="00393A9E">
      <w:pPr>
        <w:contextualSpacing/>
        <w:jc w:val="both"/>
        <w:rPr>
          <w:b/>
          <w:bCs/>
        </w:rPr>
      </w:pPr>
      <w:r w:rsidRPr="009B39D6">
        <w:br/>
      </w:r>
      <w:r w:rsidRPr="009B39D6">
        <w:rPr>
          <w:b/>
          <w:bCs/>
        </w:rPr>
        <w:t>REFERENCES</w:t>
      </w:r>
    </w:p>
    <w:p w14:paraId="62116189" w14:textId="453364F1" w:rsidR="00D03E53" w:rsidRPr="009B39D6" w:rsidRDefault="00212721" w:rsidP="00393A9E">
      <w:pPr>
        <w:pStyle w:val="EndNoteBibliography"/>
        <w:contextualSpacing/>
        <w:jc w:val="both"/>
        <w:rPr>
          <w:noProof/>
        </w:rPr>
      </w:pPr>
      <w:r w:rsidRPr="009B39D6">
        <w:fldChar w:fldCharType="begin"/>
      </w:r>
      <w:r w:rsidRPr="009B39D6">
        <w:instrText xml:space="preserve"> ADDIN EN.REFLIST </w:instrText>
      </w:r>
      <w:r w:rsidRPr="009B39D6">
        <w:fldChar w:fldCharType="separate"/>
      </w:r>
      <w:r w:rsidR="00D03E53" w:rsidRPr="009B39D6">
        <w:rPr>
          <w:noProof/>
        </w:rPr>
        <w:t>1</w:t>
      </w:r>
      <w:r w:rsidR="00D03E53" w:rsidRPr="009B39D6">
        <w:rPr>
          <w:noProof/>
        </w:rPr>
        <w:tab/>
        <w:t>Nath, R. D.</w:t>
      </w:r>
      <w:r w:rsidR="00D03E53" w:rsidRPr="009B39D6">
        <w:rPr>
          <w:i/>
          <w:noProof/>
        </w:rPr>
        <w:t xml:space="preserve"> </w:t>
      </w:r>
      <w:r w:rsidR="009B39D6" w:rsidRPr="009B39D6">
        <w:rPr>
          <w:noProof/>
        </w:rPr>
        <w:t>et al.</w:t>
      </w:r>
      <w:r w:rsidR="00D03E53" w:rsidRPr="009B39D6">
        <w:rPr>
          <w:noProof/>
        </w:rPr>
        <w:t xml:space="preserve"> The Jellyfish Cassiopea Exhibits a Sleep-like State. </w:t>
      </w:r>
      <w:r w:rsidR="00D03E53" w:rsidRPr="009B39D6">
        <w:rPr>
          <w:i/>
          <w:noProof/>
        </w:rPr>
        <w:t>Current Biology.</w:t>
      </w:r>
      <w:r w:rsidR="00D03E53" w:rsidRPr="009B39D6">
        <w:rPr>
          <w:noProof/>
        </w:rPr>
        <w:t xml:space="preserve"> </w:t>
      </w:r>
      <w:r w:rsidR="00D03E53" w:rsidRPr="009B39D6">
        <w:rPr>
          <w:b/>
          <w:noProof/>
        </w:rPr>
        <w:t>27</w:t>
      </w:r>
      <w:r w:rsidR="00D03E53" w:rsidRPr="009B39D6">
        <w:rPr>
          <w:noProof/>
        </w:rPr>
        <w:t xml:space="preserve"> (19), 2984-2990 e3</w:t>
      </w:r>
      <w:r w:rsidR="009B39D6">
        <w:rPr>
          <w:noProof/>
        </w:rPr>
        <w:t xml:space="preserve"> (</w:t>
      </w:r>
      <w:r w:rsidR="00D03E53" w:rsidRPr="009B39D6">
        <w:rPr>
          <w:noProof/>
        </w:rPr>
        <w:t>2017).</w:t>
      </w:r>
    </w:p>
    <w:p w14:paraId="4FD7BFA7" w14:textId="731DB7ED" w:rsidR="00D03E53" w:rsidRPr="009B39D6" w:rsidRDefault="00D03E53" w:rsidP="00393A9E">
      <w:pPr>
        <w:pStyle w:val="EndNoteBibliography"/>
        <w:contextualSpacing/>
        <w:jc w:val="both"/>
        <w:rPr>
          <w:noProof/>
        </w:rPr>
      </w:pPr>
      <w:r w:rsidRPr="009B39D6">
        <w:rPr>
          <w:noProof/>
        </w:rPr>
        <w:t>2</w:t>
      </w:r>
      <w:r w:rsidRPr="009B39D6">
        <w:rPr>
          <w:noProof/>
        </w:rPr>
        <w:tab/>
        <w:t>Vorster, A. P., Krishnan, H. C., Cirelli, C.</w:t>
      </w:r>
      <w:r w:rsidR="009B39D6">
        <w:rPr>
          <w:noProof/>
        </w:rPr>
        <w:t xml:space="preserve">, </w:t>
      </w:r>
      <w:r w:rsidRPr="009B39D6">
        <w:rPr>
          <w:noProof/>
        </w:rPr>
        <w:t xml:space="preserve">Lyons, L. C. Characterization of sleep in Aplysia californica. </w:t>
      </w:r>
      <w:r w:rsidRPr="009B39D6">
        <w:rPr>
          <w:i/>
          <w:noProof/>
        </w:rPr>
        <w:t>Sleep.</w:t>
      </w:r>
      <w:r w:rsidRPr="009B39D6">
        <w:rPr>
          <w:noProof/>
        </w:rPr>
        <w:t xml:space="preserve"> </w:t>
      </w:r>
      <w:r w:rsidRPr="009B39D6">
        <w:rPr>
          <w:b/>
          <w:noProof/>
        </w:rPr>
        <w:t>37</w:t>
      </w:r>
      <w:r w:rsidRPr="009B39D6">
        <w:rPr>
          <w:noProof/>
        </w:rPr>
        <w:t xml:space="preserve"> (9), 1453-63</w:t>
      </w:r>
      <w:r w:rsidR="009B39D6">
        <w:rPr>
          <w:noProof/>
        </w:rPr>
        <w:t xml:space="preserve"> (</w:t>
      </w:r>
      <w:r w:rsidRPr="009B39D6">
        <w:rPr>
          <w:noProof/>
        </w:rPr>
        <w:t>2014).</w:t>
      </w:r>
    </w:p>
    <w:p w14:paraId="22E03F50" w14:textId="0BA76446" w:rsidR="00D03E53" w:rsidRPr="009B39D6" w:rsidRDefault="00D03E53" w:rsidP="00393A9E">
      <w:pPr>
        <w:pStyle w:val="EndNoteBibliography"/>
        <w:contextualSpacing/>
        <w:jc w:val="both"/>
        <w:rPr>
          <w:noProof/>
        </w:rPr>
      </w:pPr>
      <w:r w:rsidRPr="009B39D6">
        <w:rPr>
          <w:noProof/>
        </w:rPr>
        <w:t>3</w:t>
      </w:r>
      <w:r w:rsidRPr="009B39D6">
        <w:rPr>
          <w:noProof/>
        </w:rPr>
        <w:tab/>
        <w:t>Zhdanova, I. V., Wang, S. Y., Leclair, O. U.</w:t>
      </w:r>
      <w:r w:rsidR="009B39D6">
        <w:rPr>
          <w:noProof/>
        </w:rPr>
        <w:t xml:space="preserve">, </w:t>
      </w:r>
      <w:r w:rsidRPr="009B39D6">
        <w:rPr>
          <w:noProof/>
        </w:rPr>
        <w:t xml:space="preserve">Danilova, N. P. Melatonin promotes sleep-like state in zebrafish. </w:t>
      </w:r>
      <w:r w:rsidRPr="009B39D6">
        <w:rPr>
          <w:i/>
          <w:noProof/>
        </w:rPr>
        <w:t>Brain Research.</w:t>
      </w:r>
      <w:r w:rsidRPr="009B39D6">
        <w:rPr>
          <w:noProof/>
        </w:rPr>
        <w:t xml:space="preserve"> </w:t>
      </w:r>
      <w:r w:rsidRPr="009B39D6">
        <w:rPr>
          <w:b/>
          <w:noProof/>
        </w:rPr>
        <w:t>903</w:t>
      </w:r>
      <w:r w:rsidRPr="009B39D6">
        <w:rPr>
          <w:noProof/>
        </w:rPr>
        <w:t xml:space="preserve"> (1-2), 263-8</w:t>
      </w:r>
      <w:r w:rsidR="009B39D6">
        <w:rPr>
          <w:noProof/>
        </w:rPr>
        <w:t xml:space="preserve"> (</w:t>
      </w:r>
      <w:r w:rsidRPr="009B39D6">
        <w:rPr>
          <w:noProof/>
        </w:rPr>
        <w:t>2001).</w:t>
      </w:r>
    </w:p>
    <w:p w14:paraId="0FE9AB25" w14:textId="3D78CD5F" w:rsidR="00D03E53" w:rsidRPr="009B39D6" w:rsidRDefault="00D03E53" w:rsidP="00393A9E">
      <w:pPr>
        <w:pStyle w:val="EndNoteBibliography"/>
        <w:contextualSpacing/>
        <w:jc w:val="both"/>
        <w:rPr>
          <w:noProof/>
        </w:rPr>
      </w:pPr>
      <w:r w:rsidRPr="009B39D6">
        <w:rPr>
          <w:noProof/>
        </w:rPr>
        <w:t>4</w:t>
      </w:r>
      <w:r w:rsidRPr="009B39D6">
        <w:rPr>
          <w:noProof/>
        </w:rPr>
        <w:tab/>
        <w:t>Shaw, P. J., Cirelli, C., Greenspan, R. J.</w:t>
      </w:r>
      <w:r w:rsidR="009B39D6">
        <w:rPr>
          <w:noProof/>
        </w:rPr>
        <w:t xml:space="preserve">, </w:t>
      </w:r>
      <w:r w:rsidRPr="009B39D6">
        <w:rPr>
          <w:noProof/>
        </w:rPr>
        <w:t xml:space="preserve">Tononi, G. Correlates of sleep and waking in </w:t>
      </w:r>
      <w:r w:rsidRPr="009B39D6">
        <w:rPr>
          <w:i/>
          <w:noProof/>
        </w:rPr>
        <w:t>Drosophila melanogaster</w:t>
      </w:r>
      <w:r w:rsidRPr="009B39D6">
        <w:rPr>
          <w:noProof/>
        </w:rPr>
        <w:t xml:space="preserve">. </w:t>
      </w:r>
      <w:r w:rsidRPr="009B39D6">
        <w:rPr>
          <w:i/>
          <w:noProof/>
        </w:rPr>
        <w:t>Science.</w:t>
      </w:r>
      <w:r w:rsidRPr="009B39D6">
        <w:rPr>
          <w:noProof/>
        </w:rPr>
        <w:t xml:space="preserve"> </w:t>
      </w:r>
      <w:r w:rsidRPr="009B39D6">
        <w:rPr>
          <w:b/>
          <w:noProof/>
        </w:rPr>
        <w:t>287</w:t>
      </w:r>
      <w:r w:rsidRPr="009B39D6">
        <w:rPr>
          <w:noProof/>
        </w:rPr>
        <w:t xml:space="preserve"> (5459), 1834-7</w:t>
      </w:r>
      <w:r w:rsidR="009B39D6">
        <w:rPr>
          <w:noProof/>
        </w:rPr>
        <w:t xml:space="preserve"> (</w:t>
      </w:r>
      <w:r w:rsidRPr="009B39D6">
        <w:rPr>
          <w:noProof/>
        </w:rPr>
        <w:t>2000).</w:t>
      </w:r>
    </w:p>
    <w:p w14:paraId="12575E12" w14:textId="0B62385B" w:rsidR="00D03E53" w:rsidRPr="009B39D6" w:rsidRDefault="00D03E53" w:rsidP="00393A9E">
      <w:pPr>
        <w:pStyle w:val="EndNoteBibliography"/>
        <w:contextualSpacing/>
        <w:jc w:val="both"/>
        <w:rPr>
          <w:noProof/>
        </w:rPr>
      </w:pPr>
      <w:r w:rsidRPr="009B39D6">
        <w:rPr>
          <w:noProof/>
        </w:rPr>
        <w:t>5</w:t>
      </w:r>
      <w:r w:rsidRPr="009B39D6">
        <w:rPr>
          <w:noProof/>
        </w:rPr>
        <w:tab/>
        <w:t>Hendricks, J. C.</w:t>
      </w:r>
      <w:r w:rsidRPr="009B39D6">
        <w:rPr>
          <w:i/>
          <w:noProof/>
        </w:rPr>
        <w:t xml:space="preserve"> </w:t>
      </w:r>
      <w:r w:rsidR="009B39D6" w:rsidRPr="009B39D6">
        <w:rPr>
          <w:noProof/>
        </w:rPr>
        <w:t>et al.</w:t>
      </w:r>
      <w:r w:rsidRPr="009B39D6">
        <w:rPr>
          <w:noProof/>
        </w:rPr>
        <w:t xml:space="preserve"> Rest in </w:t>
      </w:r>
      <w:r w:rsidRPr="009B39D6">
        <w:rPr>
          <w:i/>
          <w:noProof/>
        </w:rPr>
        <w:t>Drosophila</w:t>
      </w:r>
      <w:r w:rsidRPr="009B39D6">
        <w:rPr>
          <w:noProof/>
        </w:rPr>
        <w:t xml:space="preserve"> is a sleep-like state. </w:t>
      </w:r>
      <w:r w:rsidRPr="009B39D6">
        <w:rPr>
          <w:i/>
          <w:noProof/>
        </w:rPr>
        <w:t>Neuron.</w:t>
      </w:r>
      <w:r w:rsidRPr="009B39D6">
        <w:rPr>
          <w:noProof/>
        </w:rPr>
        <w:t xml:space="preserve"> </w:t>
      </w:r>
      <w:r w:rsidRPr="009B39D6">
        <w:rPr>
          <w:b/>
          <w:noProof/>
        </w:rPr>
        <w:t>25</w:t>
      </w:r>
      <w:r w:rsidRPr="009B39D6">
        <w:rPr>
          <w:noProof/>
        </w:rPr>
        <w:t xml:space="preserve"> (1), 129-38</w:t>
      </w:r>
      <w:r w:rsidR="009B39D6">
        <w:rPr>
          <w:noProof/>
        </w:rPr>
        <w:t xml:space="preserve"> (</w:t>
      </w:r>
      <w:r w:rsidRPr="009B39D6">
        <w:rPr>
          <w:noProof/>
        </w:rPr>
        <w:t>2000).</w:t>
      </w:r>
    </w:p>
    <w:p w14:paraId="3CC091C9" w14:textId="60D450F1" w:rsidR="00D03E53" w:rsidRPr="009B39D6" w:rsidRDefault="00D03E53" w:rsidP="00393A9E">
      <w:pPr>
        <w:pStyle w:val="EndNoteBibliography"/>
        <w:contextualSpacing/>
        <w:jc w:val="both"/>
        <w:rPr>
          <w:noProof/>
        </w:rPr>
      </w:pPr>
      <w:r w:rsidRPr="009B39D6">
        <w:rPr>
          <w:noProof/>
        </w:rPr>
        <w:t>6</w:t>
      </w:r>
      <w:r w:rsidRPr="009B39D6">
        <w:rPr>
          <w:noProof/>
        </w:rPr>
        <w:tab/>
        <w:t>Ganguly-Fitzgerald, I., Donlea, J.</w:t>
      </w:r>
      <w:r w:rsidR="009B39D6">
        <w:rPr>
          <w:noProof/>
        </w:rPr>
        <w:t xml:space="preserve">, </w:t>
      </w:r>
      <w:r w:rsidRPr="009B39D6">
        <w:rPr>
          <w:noProof/>
        </w:rPr>
        <w:t xml:space="preserve">Shaw, P. J. Waking experience affects sleep need in Drosophila. </w:t>
      </w:r>
      <w:r w:rsidRPr="009B39D6">
        <w:rPr>
          <w:i/>
          <w:noProof/>
        </w:rPr>
        <w:t>Science.</w:t>
      </w:r>
      <w:r w:rsidRPr="009B39D6">
        <w:rPr>
          <w:noProof/>
        </w:rPr>
        <w:t xml:space="preserve"> </w:t>
      </w:r>
      <w:r w:rsidRPr="009B39D6">
        <w:rPr>
          <w:b/>
          <w:noProof/>
        </w:rPr>
        <w:t>313</w:t>
      </w:r>
      <w:r w:rsidRPr="009B39D6">
        <w:rPr>
          <w:noProof/>
        </w:rPr>
        <w:t xml:space="preserve"> (5794), 1775-81</w:t>
      </w:r>
      <w:r w:rsidR="009B39D6">
        <w:rPr>
          <w:noProof/>
        </w:rPr>
        <w:t xml:space="preserve"> (</w:t>
      </w:r>
      <w:r w:rsidRPr="009B39D6">
        <w:rPr>
          <w:noProof/>
        </w:rPr>
        <w:t>2006).</w:t>
      </w:r>
    </w:p>
    <w:p w14:paraId="42A59D2B" w14:textId="384F221C" w:rsidR="00D03E53" w:rsidRPr="009B39D6" w:rsidRDefault="00D03E53" w:rsidP="00393A9E">
      <w:pPr>
        <w:pStyle w:val="EndNoteBibliography"/>
        <w:contextualSpacing/>
        <w:jc w:val="both"/>
        <w:rPr>
          <w:noProof/>
        </w:rPr>
      </w:pPr>
      <w:r w:rsidRPr="009B39D6">
        <w:rPr>
          <w:noProof/>
        </w:rPr>
        <w:t>7</w:t>
      </w:r>
      <w:r w:rsidRPr="009B39D6">
        <w:rPr>
          <w:noProof/>
        </w:rPr>
        <w:tab/>
        <w:t>Seugnet, L., Suzuki, Y., Vine, L., Gottschalk, L.</w:t>
      </w:r>
      <w:r w:rsidR="009B39D6">
        <w:rPr>
          <w:noProof/>
        </w:rPr>
        <w:t xml:space="preserve">, </w:t>
      </w:r>
      <w:r w:rsidRPr="009B39D6">
        <w:rPr>
          <w:noProof/>
        </w:rPr>
        <w:t xml:space="preserve">Shaw, P. J. D1 receptor activation in the mushroom bodies rescues sleep-loss-induced learning impairments in </w:t>
      </w:r>
      <w:r w:rsidRPr="009B39D6">
        <w:rPr>
          <w:i/>
          <w:noProof/>
        </w:rPr>
        <w:t>Drosophila</w:t>
      </w:r>
      <w:r w:rsidRPr="009B39D6">
        <w:rPr>
          <w:noProof/>
        </w:rPr>
        <w:t xml:space="preserve">. </w:t>
      </w:r>
      <w:r w:rsidRPr="009B39D6">
        <w:rPr>
          <w:i/>
          <w:noProof/>
        </w:rPr>
        <w:t>Current Biology.</w:t>
      </w:r>
      <w:r w:rsidRPr="009B39D6">
        <w:rPr>
          <w:noProof/>
        </w:rPr>
        <w:t xml:space="preserve"> </w:t>
      </w:r>
      <w:r w:rsidRPr="009B39D6">
        <w:rPr>
          <w:b/>
          <w:noProof/>
        </w:rPr>
        <w:t>18</w:t>
      </w:r>
      <w:r w:rsidRPr="009B39D6">
        <w:rPr>
          <w:noProof/>
        </w:rPr>
        <w:t xml:space="preserve"> (15), 1110-7</w:t>
      </w:r>
      <w:r w:rsidR="009B39D6">
        <w:rPr>
          <w:noProof/>
        </w:rPr>
        <w:t xml:space="preserve"> (</w:t>
      </w:r>
      <w:r w:rsidRPr="009B39D6">
        <w:rPr>
          <w:noProof/>
        </w:rPr>
        <w:t>2008).</w:t>
      </w:r>
    </w:p>
    <w:p w14:paraId="668B4998" w14:textId="781CF471" w:rsidR="00D03E53" w:rsidRPr="009B39D6" w:rsidRDefault="00D03E53" w:rsidP="00393A9E">
      <w:pPr>
        <w:pStyle w:val="EndNoteBibliography"/>
        <w:contextualSpacing/>
        <w:jc w:val="both"/>
        <w:rPr>
          <w:noProof/>
        </w:rPr>
      </w:pPr>
      <w:r w:rsidRPr="009B39D6">
        <w:rPr>
          <w:noProof/>
        </w:rPr>
        <w:t>8</w:t>
      </w:r>
      <w:r w:rsidRPr="009B39D6">
        <w:rPr>
          <w:noProof/>
        </w:rPr>
        <w:tab/>
        <w:t>Donlea, J. M., Thimgan, M. S., Suzuki, Y., Gottschalk, L.</w:t>
      </w:r>
      <w:r w:rsidR="009B39D6">
        <w:rPr>
          <w:noProof/>
        </w:rPr>
        <w:t xml:space="preserve">, </w:t>
      </w:r>
      <w:r w:rsidRPr="009B39D6">
        <w:rPr>
          <w:noProof/>
        </w:rPr>
        <w:t xml:space="preserve">Shaw, P. J. Inducing sleep by remote control facilitates memory consolidation in </w:t>
      </w:r>
      <w:r w:rsidRPr="009B39D6">
        <w:rPr>
          <w:i/>
          <w:noProof/>
        </w:rPr>
        <w:t>Drosophila</w:t>
      </w:r>
      <w:r w:rsidRPr="009B39D6">
        <w:rPr>
          <w:noProof/>
        </w:rPr>
        <w:t xml:space="preserve">. </w:t>
      </w:r>
      <w:r w:rsidRPr="009B39D6">
        <w:rPr>
          <w:i/>
          <w:noProof/>
        </w:rPr>
        <w:t>Science.</w:t>
      </w:r>
      <w:r w:rsidRPr="009B39D6">
        <w:rPr>
          <w:noProof/>
        </w:rPr>
        <w:t xml:space="preserve"> </w:t>
      </w:r>
      <w:r w:rsidRPr="009B39D6">
        <w:rPr>
          <w:b/>
          <w:noProof/>
        </w:rPr>
        <w:t>332</w:t>
      </w:r>
      <w:r w:rsidRPr="009B39D6">
        <w:rPr>
          <w:noProof/>
        </w:rPr>
        <w:t xml:space="preserve"> (6037), 1571-6</w:t>
      </w:r>
      <w:r w:rsidR="009B39D6">
        <w:rPr>
          <w:noProof/>
        </w:rPr>
        <w:t xml:space="preserve"> (</w:t>
      </w:r>
      <w:r w:rsidRPr="009B39D6">
        <w:rPr>
          <w:noProof/>
        </w:rPr>
        <w:t>2011).</w:t>
      </w:r>
    </w:p>
    <w:p w14:paraId="0893374C" w14:textId="4012DB06" w:rsidR="00D03E53" w:rsidRPr="009B39D6" w:rsidRDefault="00D03E53" w:rsidP="00393A9E">
      <w:pPr>
        <w:pStyle w:val="EndNoteBibliography"/>
        <w:contextualSpacing/>
        <w:jc w:val="both"/>
        <w:rPr>
          <w:noProof/>
        </w:rPr>
      </w:pPr>
      <w:r w:rsidRPr="009B39D6">
        <w:rPr>
          <w:noProof/>
        </w:rPr>
        <w:t>9</w:t>
      </w:r>
      <w:r w:rsidRPr="009B39D6">
        <w:rPr>
          <w:noProof/>
        </w:rPr>
        <w:tab/>
        <w:t>Seidner, G.</w:t>
      </w:r>
      <w:r w:rsidRPr="009B39D6">
        <w:rPr>
          <w:i/>
          <w:noProof/>
        </w:rPr>
        <w:t xml:space="preserve"> </w:t>
      </w:r>
      <w:r w:rsidR="009B39D6" w:rsidRPr="009B39D6">
        <w:rPr>
          <w:noProof/>
        </w:rPr>
        <w:t>et al.</w:t>
      </w:r>
      <w:r w:rsidRPr="009B39D6">
        <w:rPr>
          <w:noProof/>
        </w:rPr>
        <w:t xml:space="preserve"> Identification of Neurons with a Privileged Role in Sleep Homeostasis in Drosophila melanogaster. </w:t>
      </w:r>
      <w:r w:rsidRPr="009B39D6">
        <w:rPr>
          <w:i/>
          <w:noProof/>
        </w:rPr>
        <w:t>Current Biology.</w:t>
      </w:r>
      <w:r w:rsidRPr="009B39D6">
        <w:rPr>
          <w:noProof/>
        </w:rPr>
        <w:t xml:space="preserve"> </w:t>
      </w:r>
      <w:r w:rsidRPr="009B39D6">
        <w:rPr>
          <w:b/>
          <w:noProof/>
        </w:rPr>
        <w:t>25</w:t>
      </w:r>
      <w:r w:rsidRPr="009B39D6">
        <w:rPr>
          <w:noProof/>
        </w:rPr>
        <w:t xml:space="preserve"> (22), 2928-38</w:t>
      </w:r>
      <w:r w:rsidR="009B39D6">
        <w:rPr>
          <w:noProof/>
        </w:rPr>
        <w:t xml:space="preserve"> (</w:t>
      </w:r>
      <w:r w:rsidRPr="009B39D6">
        <w:rPr>
          <w:noProof/>
        </w:rPr>
        <w:t>2015).</w:t>
      </w:r>
    </w:p>
    <w:p w14:paraId="12BD0161" w14:textId="1DC67F06" w:rsidR="00D03E53" w:rsidRPr="009B39D6" w:rsidRDefault="00D03E53" w:rsidP="00393A9E">
      <w:pPr>
        <w:pStyle w:val="EndNoteBibliography"/>
        <w:contextualSpacing/>
        <w:jc w:val="both"/>
        <w:rPr>
          <w:noProof/>
        </w:rPr>
      </w:pPr>
      <w:r w:rsidRPr="009B39D6">
        <w:rPr>
          <w:noProof/>
        </w:rPr>
        <w:t>10</w:t>
      </w:r>
      <w:r w:rsidRPr="009B39D6">
        <w:rPr>
          <w:noProof/>
        </w:rPr>
        <w:tab/>
        <w:t>Li, X., Yu, F.</w:t>
      </w:r>
      <w:r w:rsidR="009B39D6">
        <w:rPr>
          <w:noProof/>
        </w:rPr>
        <w:t xml:space="preserve">, </w:t>
      </w:r>
      <w:r w:rsidRPr="009B39D6">
        <w:rPr>
          <w:noProof/>
        </w:rPr>
        <w:t xml:space="preserve">Guo, A. Sleep deprivation specifically impairs short-term olfactory memory in Drosophila. </w:t>
      </w:r>
      <w:r w:rsidRPr="009B39D6">
        <w:rPr>
          <w:i/>
          <w:noProof/>
        </w:rPr>
        <w:t>Sleep.</w:t>
      </w:r>
      <w:r w:rsidRPr="009B39D6">
        <w:rPr>
          <w:noProof/>
        </w:rPr>
        <w:t xml:space="preserve"> </w:t>
      </w:r>
      <w:r w:rsidRPr="009B39D6">
        <w:rPr>
          <w:b/>
          <w:noProof/>
        </w:rPr>
        <w:t>32</w:t>
      </w:r>
      <w:r w:rsidRPr="009B39D6">
        <w:rPr>
          <w:noProof/>
        </w:rPr>
        <w:t xml:space="preserve"> (11), 1417-24</w:t>
      </w:r>
      <w:r w:rsidR="009B39D6">
        <w:rPr>
          <w:noProof/>
        </w:rPr>
        <w:t xml:space="preserve"> (</w:t>
      </w:r>
      <w:r w:rsidRPr="009B39D6">
        <w:rPr>
          <w:noProof/>
        </w:rPr>
        <w:t>2009).</w:t>
      </w:r>
    </w:p>
    <w:p w14:paraId="77EAA480" w14:textId="0975E1B5" w:rsidR="00D03E53" w:rsidRPr="009B39D6" w:rsidRDefault="00D03E53" w:rsidP="00393A9E">
      <w:pPr>
        <w:pStyle w:val="EndNoteBibliography"/>
        <w:contextualSpacing/>
        <w:jc w:val="both"/>
        <w:rPr>
          <w:noProof/>
        </w:rPr>
      </w:pPr>
      <w:r w:rsidRPr="009B39D6">
        <w:rPr>
          <w:noProof/>
        </w:rPr>
        <w:lastRenderedPageBreak/>
        <w:t>11</w:t>
      </w:r>
      <w:r w:rsidRPr="009B39D6">
        <w:rPr>
          <w:noProof/>
        </w:rPr>
        <w:tab/>
        <w:t>Melnattur, K.</w:t>
      </w:r>
      <w:r w:rsidRPr="009B39D6">
        <w:rPr>
          <w:i/>
          <w:noProof/>
        </w:rPr>
        <w:t xml:space="preserve"> </w:t>
      </w:r>
      <w:r w:rsidR="009B39D6" w:rsidRPr="009B39D6">
        <w:rPr>
          <w:noProof/>
        </w:rPr>
        <w:t>et al.</w:t>
      </w:r>
      <w:r w:rsidRPr="009B39D6">
        <w:rPr>
          <w:noProof/>
        </w:rPr>
        <w:t xml:space="preserve"> A conserved role for sleep in supporting Spatial Learning in Drosophila. </w:t>
      </w:r>
      <w:r w:rsidRPr="009B39D6">
        <w:rPr>
          <w:i/>
          <w:noProof/>
        </w:rPr>
        <w:t>Sleep.</w:t>
      </w:r>
      <w:r w:rsidRPr="009B39D6">
        <w:rPr>
          <w:noProof/>
        </w:rPr>
        <w:t xml:space="preserve"> zsaa197</w:t>
      </w:r>
      <w:r w:rsidR="009B39D6">
        <w:rPr>
          <w:noProof/>
        </w:rPr>
        <w:t xml:space="preserve"> (</w:t>
      </w:r>
      <w:r w:rsidRPr="009B39D6">
        <w:rPr>
          <w:noProof/>
        </w:rPr>
        <w:t>2020).</w:t>
      </w:r>
    </w:p>
    <w:p w14:paraId="7FB5C087" w14:textId="26293400" w:rsidR="00D03E53" w:rsidRPr="009B39D6" w:rsidRDefault="00D03E53" w:rsidP="00393A9E">
      <w:pPr>
        <w:pStyle w:val="EndNoteBibliography"/>
        <w:contextualSpacing/>
        <w:jc w:val="both"/>
        <w:rPr>
          <w:noProof/>
        </w:rPr>
      </w:pPr>
      <w:r w:rsidRPr="009B39D6">
        <w:rPr>
          <w:noProof/>
        </w:rPr>
        <w:t>12</w:t>
      </w:r>
      <w:r w:rsidRPr="009B39D6">
        <w:rPr>
          <w:noProof/>
        </w:rPr>
        <w:tab/>
        <w:t>Seugnet, L., Suzuki, Y., Donlea, J. M., Gottschalk, L.</w:t>
      </w:r>
      <w:r w:rsidR="009B39D6">
        <w:rPr>
          <w:noProof/>
        </w:rPr>
        <w:t xml:space="preserve">, </w:t>
      </w:r>
      <w:r w:rsidRPr="009B39D6">
        <w:rPr>
          <w:noProof/>
        </w:rPr>
        <w:t xml:space="preserve">Shaw, P. J. Sleep deprivation during early-adult development results in long-lasting learning deficits in adult </w:t>
      </w:r>
      <w:r w:rsidRPr="009B39D6">
        <w:rPr>
          <w:i/>
          <w:noProof/>
        </w:rPr>
        <w:t>Drosophila</w:t>
      </w:r>
      <w:r w:rsidRPr="009B39D6">
        <w:rPr>
          <w:noProof/>
        </w:rPr>
        <w:t xml:space="preserve">. </w:t>
      </w:r>
      <w:r w:rsidRPr="009B39D6">
        <w:rPr>
          <w:i/>
          <w:noProof/>
        </w:rPr>
        <w:t>Sleep.</w:t>
      </w:r>
      <w:r w:rsidRPr="009B39D6">
        <w:rPr>
          <w:noProof/>
        </w:rPr>
        <w:t xml:space="preserve"> </w:t>
      </w:r>
      <w:r w:rsidRPr="009B39D6">
        <w:rPr>
          <w:b/>
          <w:noProof/>
        </w:rPr>
        <w:t>34</w:t>
      </w:r>
      <w:r w:rsidRPr="009B39D6">
        <w:rPr>
          <w:noProof/>
        </w:rPr>
        <w:t xml:space="preserve"> (2), 137-46</w:t>
      </w:r>
      <w:r w:rsidR="009B39D6">
        <w:rPr>
          <w:noProof/>
        </w:rPr>
        <w:t xml:space="preserve"> (</w:t>
      </w:r>
      <w:r w:rsidRPr="009B39D6">
        <w:rPr>
          <w:noProof/>
        </w:rPr>
        <w:t>2011).</w:t>
      </w:r>
    </w:p>
    <w:p w14:paraId="7AA7E8F6" w14:textId="0233B0A8" w:rsidR="00D03E53" w:rsidRPr="009B39D6" w:rsidRDefault="00D03E53" w:rsidP="00393A9E">
      <w:pPr>
        <w:pStyle w:val="EndNoteBibliography"/>
        <w:contextualSpacing/>
        <w:jc w:val="both"/>
        <w:rPr>
          <w:noProof/>
        </w:rPr>
      </w:pPr>
      <w:r w:rsidRPr="009B39D6">
        <w:rPr>
          <w:noProof/>
        </w:rPr>
        <w:t>13</w:t>
      </w:r>
      <w:r w:rsidRPr="009B39D6">
        <w:rPr>
          <w:noProof/>
        </w:rPr>
        <w:tab/>
        <w:t>Donlea, J. M., Ramanan, N.</w:t>
      </w:r>
      <w:r w:rsidR="009B39D6">
        <w:rPr>
          <w:noProof/>
        </w:rPr>
        <w:t xml:space="preserve">, </w:t>
      </w:r>
      <w:r w:rsidRPr="009B39D6">
        <w:rPr>
          <w:noProof/>
        </w:rPr>
        <w:t xml:space="preserve">Shaw, P. J. Use-dependent plasticity in clock neurons regulates sleep need in </w:t>
      </w:r>
      <w:r w:rsidRPr="009B39D6">
        <w:rPr>
          <w:i/>
          <w:noProof/>
        </w:rPr>
        <w:t>Drosophila</w:t>
      </w:r>
      <w:r w:rsidRPr="009B39D6">
        <w:rPr>
          <w:noProof/>
        </w:rPr>
        <w:t xml:space="preserve">. </w:t>
      </w:r>
      <w:r w:rsidRPr="009B39D6">
        <w:rPr>
          <w:i/>
          <w:noProof/>
        </w:rPr>
        <w:t>Science.</w:t>
      </w:r>
      <w:r w:rsidRPr="009B39D6">
        <w:rPr>
          <w:noProof/>
        </w:rPr>
        <w:t xml:space="preserve"> </w:t>
      </w:r>
      <w:r w:rsidRPr="009B39D6">
        <w:rPr>
          <w:b/>
          <w:noProof/>
        </w:rPr>
        <w:t>324</w:t>
      </w:r>
      <w:r w:rsidRPr="009B39D6">
        <w:rPr>
          <w:noProof/>
        </w:rPr>
        <w:t xml:space="preserve"> (5923), 105-8</w:t>
      </w:r>
      <w:r w:rsidR="009B39D6">
        <w:rPr>
          <w:noProof/>
        </w:rPr>
        <w:t xml:space="preserve"> (</w:t>
      </w:r>
      <w:r w:rsidRPr="009B39D6">
        <w:rPr>
          <w:noProof/>
        </w:rPr>
        <w:t>2009).</w:t>
      </w:r>
    </w:p>
    <w:p w14:paraId="16A11131" w14:textId="498589F6" w:rsidR="00D03E53" w:rsidRPr="009B39D6" w:rsidRDefault="00D03E53" w:rsidP="00393A9E">
      <w:pPr>
        <w:pStyle w:val="EndNoteBibliography"/>
        <w:contextualSpacing/>
        <w:jc w:val="both"/>
        <w:rPr>
          <w:noProof/>
        </w:rPr>
      </w:pPr>
      <w:r w:rsidRPr="009B39D6">
        <w:rPr>
          <w:noProof/>
        </w:rPr>
        <w:t>14</w:t>
      </w:r>
      <w:r w:rsidRPr="009B39D6">
        <w:rPr>
          <w:noProof/>
        </w:rPr>
        <w:tab/>
        <w:t>Bushey, D., Tononi, G.</w:t>
      </w:r>
      <w:r w:rsidR="009B39D6">
        <w:rPr>
          <w:noProof/>
        </w:rPr>
        <w:t xml:space="preserve">, </w:t>
      </w:r>
      <w:r w:rsidRPr="009B39D6">
        <w:rPr>
          <w:noProof/>
        </w:rPr>
        <w:t xml:space="preserve">Cirelli, C. Sleep and synaptic homeostasis: structural evidence in Drosophila. </w:t>
      </w:r>
      <w:r w:rsidRPr="009B39D6">
        <w:rPr>
          <w:i/>
          <w:noProof/>
        </w:rPr>
        <w:t>Science.</w:t>
      </w:r>
      <w:r w:rsidRPr="009B39D6">
        <w:rPr>
          <w:noProof/>
        </w:rPr>
        <w:t xml:space="preserve"> </w:t>
      </w:r>
      <w:r w:rsidRPr="009B39D6">
        <w:rPr>
          <w:b/>
          <w:noProof/>
        </w:rPr>
        <w:t>332</w:t>
      </w:r>
      <w:r w:rsidRPr="009B39D6">
        <w:rPr>
          <w:noProof/>
        </w:rPr>
        <w:t xml:space="preserve"> (6037), 1576-81</w:t>
      </w:r>
      <w:r w:rsidR="009B39D6">
        <w:rPr>
          <w:noProof/>
        </w:rPr>
        <w:t xml:space="preserve"> (</w:t>
      </w:r>
      <w:r w:rsidRPr="009B39D6">
        <w:rPr>
          <w:noProof/>
        </w:rPr>
        <w:t>2011).</w:t>
      </w:r>
    </w:p>
    <w:p w14:paraId="3C1D46F7" w14:textId="66CFB1F4" w:rsidR="00D03E53" w:rsidRPr="009B39D6" w:rsidRDefault="00D03E53" w:rsidP="00393A9E">
      <w:pPr>
        <w:pStyle w:val="EndNoteBibliography"/>
        <w:contextualSpacing/>
        <w:jc w:val="both"/>
        <w:rPr>
          <w:noProof/>
        </w:rPr>
      </w:pPr>
      <w:r w:rsidRPr="009B39D6">
        <w:rPr>
          <w:noProof/>
        </w:rPr>
        <w:t>15</w:t>
      </w:r>
      <w:r w:rsidRPr="009B39D6">
        <w:rPr>
          <w:noProof/>
        </w:rPr>
        <w:tab/>
        <w:t>Huang, S., Piao, C., Beuschel, C. B., Götz, T.</w:t>
      </w:r>
      <w:r w:rsidR="009B39D6">
        <w:rPr>
          <w:noProof/>
        </w:rPr>
        <w:t xml:space="preserve">, </w:t>
      </w:r>
      <w:r w:rsidRPr="009B39D6">
        <w:rPr>
          <w:noProof/>
        </w:rPr>
        <w:t xml:space="preserve">Sigrist, S. J. Presynaptic Active Zone Plasticity Encodes Sleep Need in Drosophila. </w:t>
      </w:r>
      <w:r w:rsidRPr="009B39D6">
        <w:rPr>
          <w:i/>
          <w:noProof/>
        </w:rPr>
        <w:t>Current Biology.</w:t>
      </w:r>
      <w:r w:rsidRPr="009B39D6">
        <w:rPr>
          <w:noProof/>
        </w:rPr>
        <w:t xml:space="preserve"> </w:t>
      </w:r>
      <w:r w:rsidRPr="009B39D6">
        <w:rPr>
          <w:b/>
          <w:noProof/>
        </w:rPr>
        <w:t>30</w:t>
      </w:r>
      <w:r w:rsidRPr="009B39D6">
        <w:rPr>
          <w:noProof/>
        </w:rPr>
        <w:t xml:space="preserve"> (6), 1077-1091.e5</w:t>
      </w:r>
      <w:r w:rsidR="009B39D6">
        <w:rPr>
          <w:noProof/>
        </w:rPr>
        <w:t xml:space="preserve"> (</w:t>
      </w:r>
      <w:r w:rsidRPr="009B39D6">
        <w:rPr>
          <w:noProof/>
        </w:rPr>
        <w:t>2020).</w:t>
      </w:r>
    </w:p>
    <w:p w14:paraId="4A38341E" w14:textId="17567DB5" w:rsidR="00D03E53" w:rsidRPr="009B39D6" w:rsidRDefault="00D03E53" w:rsidP="00393A9E">
      <w:pPr>
        <w:pStyle w:val="EndNoteBibliography"/>
        <w:contextualSpacing/>
        <w:jc w:val="both"/>
        <w:rPr>
          <w:noProof/>
        </w:rPr>
      </w:pPr>
      <w:r w:rsidRPr="009B39D6">
        <w:rPr>
          <w:noProof/>
        </w:rPr>
        <w:t>16</w:t>
      </w:r>
      <w:r w:rsidRPr="009B39D6">
        <w:rPr>
          <w:noProof/>
        </w:rPr>
        <w:tab/>
        <w:t>Kirszenblat, L.</w:t>
      </w:r>
      <w:r w:rsidRPr="009B39D6">
        <w:rPr>
          <w:i/>
          <w:noProof/>
        </w:rPr>
        <w:t xml:space="preserve"> </w:t>
      </w:r>
      <w:r w:rsidR="009B39D6" w:rsidRPr="009B39D6">
        <w:rPr>
          <w:noProof/>
        </w:rPr>
        <w:t>et al.</w:t>
      </w:r>
      <w:r w:rsidRPr="009B39D6">
        <w:rPr>
          <w:noProof/>
        </w:rPr>
        <w:t xml:space="preserve"> Sleep regulates visual selective attention in </w:t>
      </w:r>
      <w:r w:rsidRPr="009B39D6">
        <w:rPr>
          <w:i/>
          <w:noProof/>
        </w:rPr>
        <w:t>Drosophila</w:t>
      </w:r>
      <w:r w:rsidRPr="009B39D6">
        <w:rPr>
          <w:noProof/>
        </w:rPr>
        <w:t xml:space="preserve">. </w:t>
      </w:r>
      <w:r w:rsidRPr="009B39D6">
        <w:rPr>
          <w:i/>
          <w:noProof/>
        </w:rPr>
        <w:t>Journal of Experimental Biology.</w:t>
      </w:r>
      <w:r w:rsidRPr="009B39D6">
        <w:rPr>
          <w:noProof/>
        </w:rPr>
        <w:t xml:space="preserve"> </w:t>
      </w:r>
      <w:r w:rsidRPr="009B39D6">
        <w:rPr>
          <w:b/>
          <w:noProof/>
        </w:rPr>
        <w:t>221</w:t>
      </w:r>
      <w:r w:rsidRPr="009B39D6">
        <w:rPr>
          <w:noProof/>
        </w:rPr>
        <w:t xml:space="preserve"> (Pt 24)</w:t>
      </w:r>
      <w:r w:rsidR="009B39D6">
        <w:rPr>
          <w:noProof/>
        </w:rPr>
        <w:t xml:space="preserve"> (</w:t>
      </w:r>
      <w:r w:rsidRPr="009B39D6">
        <w:rPr>
          <w:noProof/>
        </w:rPr>
        <w:t>2018).</w:t>
      </w:r>
    </w:p>
    <w:p w14:paraId="69343A30" w14:textId="74E03E0D" w:rsidR="00D03E53" w:rsidRPr="009B39D6" w:rsidRDefault="00D03E53" w:rsidP="00393A9E">
      <w:pPr>
        <w:pStyle w:val="EndNoteBibliography"/>
        <w:contextualSpacing/>
        <w:jc w:val="both"/>
        <w:rPr>
          <w:noProof/>
        </w:rPr>
      </w:pPr>
      <w:r w:rsidRPr="009B39D6">
        <w:rPr>
          <w:noProof/>
        </w:rPr>
        <w:t>17</w:t>
      </w:r>
      <w:r w:rsidRPr="009B39D6">
        <w:rPr>
          <w:noProof/>
        </w:rPr>
        <w:tab/>
        <w:t>Singh, P.</w:t>
      </w:r>
      <w:r w:rsidR="009B39D6">
        <w:rPr>
          <w:noProof/>
        </w:rPr>
        <w:t xml:space="preserve">, </w:t>
      </w:r>
      <w:r w:rsidRPr="009B39D6">
        <w:rPr>
          <w:noProof/>
        </w:rPr>
        <w:t xml:space="preserve">Donlea, J. M. Bidirectional Regulation of Sleep and Synapse Pruning after Neural Injury. </w:t>
      </w:r>
      <w:r w:rsidRPr="009B39D6">
        <w:rPr>
          <w:i/>
          <w:noProof/>
        </w:rPr>
        <w:t>Current Biology.</w:t>
      </w:r>
      <w:r w:rsidRPr="009B39D6">
        <w:rPr>
          <w:noProof/>
        </w:rPr>
        <w:t xml:space="preserve"> </w:t>
      </w:r>
      <w:r w:rsidRPr="009B39D6">
        <w:rPr>
          <w:b/>
          <w:noProof/>
        </w:rPr>
        <w:t>30</w:t>
      </w:r>
      <w:r w:rsidRPr="009B39D6">
        <w:rPr>
          <w:noProof/>
        </w:rPr>
        <w:t xml:space="preserve"> (6), 1063-1076.e3</w:t>
      </w:r>
      <w:r w:rsidR="009B39D6">
        <w:rPr>
          <w:noProof/>
        </w:rPr>
        <w:t xml:space="preserve"> (</w:t>
      </w:r>
      <w:r w:rsidRPr="009B39D6">
        <w:rPr>
          <w:noProof/>
        </w:rPr>
        <w:t>2020).</w:t>
      </w:r>
    </w:p>
    <w:p w14:paraId="13A934BB" w14:textId="3BC86930" w:rsidR="00D03E53" w:rsidRPr="009B39D6" w:rsidRDefault="00D03E53" w:rsidP="00393A9E">
      <w:pPr>
        <w:pStyle w:val="EndNoteBibliography"/>
        <w:contextualSpacing/>
        <w:jc w:val="both"/>
        <w:rPr>
          <w:noProof/>
        </w:rPr>
      </w:pPr>
      <w:r w:rsidRPr="009B39D6">
        <w:rPr>
          <w:noProof/>
        </w:rPr>
        <w:t>18</w:t>
      </w:r>
      <w:r w:rsidRPr="009B39D6">
        <w:rPr>
          <w:noProof/>
        </w:rPr>
        <w:tab/>
        <w:t>Stanhope, B. A., Jaggard, J. B., Gratton, M., Brown, E. B.</w:t>
      </w:r>
      <w:r w:rsidR="009B39D6">
        <w:rPr>
          <w:noProof/>
        </w:rPr>
        <w:t xml:space="preserve">, </w:t>
      </w:r>
      <w:r w:rsidRPr="009B39D6">
        <w:rPr>
          <w:noProof/>
        </w:rPr>
        <w:t xml:space="preserve">Keene, A. C. Sleep Regulates Glial Plasticity and Expression of the Engulfment Receptor Draper Following Neural Injury. </w:t>
      </w:r>
      <w:r w:rsidRPr="009B39D6">
        <w:rPr>
          <w:i/>
          <w:noProof/>
        </w:rPr>
        <w:t>Current Biology.</w:t>
      </w:r>
      <w:r w:rsidRPr="009B39D6">
        <w:rPr>
          <w:noProof/>
        </w:rPr>
        <w:t xml:space="preserve"> </w:t>
      </w:r>
      <w:r w:rsidRPr="009B39D6">
        <w:rPr>
          <w:b/>
          <w:noProof/>
        </w:rPr>
        <w:t>30</w:t>
      </w:r>
      <w:r w:rsidRPr="009B39D6">
        <w:rPr>
          <w:noProof/>
        </w:rPr>
        <w:t xml:space="preserve"> (6), 1092-1101.e3</w:t>
      </w:r>
      <w:r w:rsidR="009B39D6">
        <w:rPr>
          <w:noProof/>
        </w:rPr>
        <w:t xml:space="preserve"> (</w:t>
      </w:r>
      <w:r w:rsidRPr="009B39D6">
        <w:rPr>
          <w:noProof/>
        </w:rPr>
        <w:t>2020).</w:t>
      </w:r>
    </w:p>
    <w:p w14:paraId="5D58B5FC" w14:textId="299E716C" w:rsidR="00D03E53" w:rsidRPr="009B39D6" w:rsidRDefault="00D03E53" w:rsidP="00393A9E">
      <w:pPr>
        <w:pStyle w:val="EndNoteBibliography"/>
        <w:contextualSpacing/>
        <w:jc w:val="both"/>
        <w:rPr>
          <w:noProof/>
        </w:rPr>
      </w:pPr>
      <w:r w:rsidRPr="009B39D6">
        <w:rPr>
          <w:noProof/>
        </w:rPr>
        <w:t>19</w:t>
      </w:r>
      <w:r w:rsidRPr="009B39D6">
        <w:rPr>
          <w:noProof/>
        </w:rPr>
        <w:tab/>
        <w:t>Kayser, M. S., Yue, Z.</w:t>
      </w:r>
      <w:r w:rsidR="009B39D6">
        <w:rPr>
          <w:noProof/>
        </w:rPr>
        <w:t xml:space="preserve">, </w:t>
      </w:r>
      <w:r w:rsidRPr="009B39D6">
        <w:rPr>
          <w:noProof/>
        </w:rPr>
        <w:t xml:space="preserve">Sehgal, A. A critical period of sleep for development of courtship circuitry and behavior in Drosophila. </w:t>
      </w:r>
      <w:r w:rsidRPr="009B39D6">
        <w:rPr>
          <w:i/>
          <w:noProof/>
        </w:rPr>
        <w:t>Science.</w:t>
      </w:r>
      <w:r w:rsidRPr="009B39D6">
        <w:rPr>
          <w:noProof/>
        </w:rPr>
        <w:t xml:space="preserve"> </w:t>
      </w:r>
      <w:r w:rsidRPr="009B39D6">
        <w:rPr>
          <w:b/>
          <w:noProof/>
        </w:rPr>
        <w:t>344</w:t>
      </w:r>
      <w:r w:rsidRPr="009B39D6">
        <w:rPr>
          <w:noProof/>
        </w:rPr>
        <w:t xml:space="preserve"> (6181), 269-74</w:t>
      </w:r>
      <w:r w:rsidR="009B39D6">
        <w:rPr>
          <w:noProof/>
        </w:rPr>
        <w:t xml:space="preserve"> (</w:t>
      </w:r>
      <w:r w:rsidRPr="009B39D6">
        <w:rPr>
          <w:noProof/>
        </w:rPr>
        <w:t>2014).</w:t>
      </w:r>
    </w:p>
    <w:p w14:paraId="2F4A6C66" w14:textId="35F7346B" w:rsidR="00D03E53" w:rsidRPr="009B39D6" w:rsidRDefault="00D03E53" w:rsidP="00393A9E">
      <w:pPr>
        <w:pStyle w:val="EndNoteBibliography"/>
        <w:contextualSpacing/>
        <w:jc w:val="both"/>
        <w:rPr>
          <w:noProof/>
        </w:rPr>
      </w:pPr>
      <w:r w:rsidRPr="009B39D6">
        <w:rPr>
          <w:noProof/>
        </w:rPr>
        <w:t>20</w:t>
      </w:r>
      <w:r w:rsidRPr="009B39D6">
        <w:rPr>
          <w:noProof/>
        </w:rPr>
        <w:tab/>
        <w:t>Kayser, M. S., Mainwaring, B., Yue, Z.</w:t>
      </w:r>
      <w:r w:rsidR="009B39D6">
        <w:rPr>
          <w:noProof/>
        </w:rPr>
        <w:t xml:space="preserve">, </w:t>
      </w:r>
      <w:r w:rsidRPr="009B39D6">
        <w:rPr>
          <w:noProof/>
        </w:rPr>
        <w:t xml:space="preserve">Sehgal, A. Sleep deprivation suppresses aggression in Drosophila. </w:t>
      </w:r>
      <w:r w:rsidRPr="009B39D6">
        <w:rPr>
          <w:i/>
          <w:noProof/>
        </w:rPr>
        <w:t>Elife.</w:t>
      </w:r>
      <w:r w:rsidRPr="009B39D6">
        <w:rPr>
          <w:noProof/>
        </w:rPr>
        <w:t xml:space="preserve"> </w:t>
      </w:r>
      <w:r w:rsidRPr="009B39D6">
        <w:rPr>
          <w:b/>
          <w:noProof/>
        </w:rPr>
        <w:t>4</w:t>
      </w:r>
      <w:r w:rsidRPr="009B39D6">
        <w:rPr>
          <w:noProof/>
        </w:rPr>
        <w:t xml:space="preserve"> e07643</w:t>
      </w:r>
      <w:r w:rsidR="009B39D6">
        <w:rPr>
          <w:noProof/>
        </w:rPr>
        <w:t xml:space="preserve"> (</w:t>
      </w:r>
      <w:r w:rsidRPr="009B39D6">
        <w:rPr>
          <w:noProof/>
        </w:rPr>
        <w:t>2015).</w:t>
      </w:r>
    </w:p>
    <w:p w14:paraId="552D5574" w14:textId="00C97C93" w:rsidR="00D03E53" w:rsidRPr="009B39D6" w:rsidRDefault="00D03E53" w:rsidP="00393A9E">
      <w:pPr>
        <w:pStyle w:val="EndNoteBibliography"/>
        <w:contextualSpacing/>
        <w:jc w:val="both"/>
        <w:rPr>
          <w:noProof/>
        </w:rPr>
      </w:pPr>
      <w:r w:rsidRPr="009B39D6">
        <w:rPr>
          <w:noProof/>
        </w:rPr>
        <w:t>21</w:t>
      </w:r>
      <w:r w:rsidRPr="009B39D6">
        <w:rPr>
          <w:noProof/>
        </w:rPr>
        <w:tab/>
        <w:t>Szuperak, M.</w:t>
      </w:r>
      <w:r w:rsidRPr="009B39D6">
        <w:rPr>
          <w:i/>
          <w:noProof/>
        </w:rPr>
        <w:t xml:space="preserve"> </w:t>
      </w:r>
      <w:r w:rsidR="009B39D6" w:rsidRPr="009B39D6">
        <w:rPr>
          <w:noProof/>
        </w:rPr>
        <w:t>et al.</w:t>
      </w:r>
      <w:r w:rsidRPr="009B39D6">
        <w:rPr>
          <w:noProof/>
        </w:rPr>
        <w:t xml:space="preserve"> A sleep state in Drosophila larvae required for neural stem cell proliferation. </w:t>
      </w:r>
      <w:r w:rsidRPr="009B39D6">
        <w:rPr>
          <w:i/>
          <w:noProof/>
        </w:rPr>
        <w:t>Elife.</w:t>
      </w:r>
      <w:r w:rsidRPr="009B39D6">
        <w:rPr>
          <w:noProof/>
        </w:rPr>
        <w:t xml:space="preserve"> </w:t>
      </w:r>
      <w:r w:rsidRPr="009B39D6">
        <w:rPr>
          <w:b/>
          <w:noProof/>
        </w:rPr>
        <w:t>7</w:t>
      </w:r>
      <w:r w:rsidR="009B39D6">
        <w:rPr>
          <w:noProof/>
        </w:rPr>
        <w:t xml:space="preserve"> (</w:t>
      </w:r>
      <w:r w:rsidRPr="009B39D6">
        <w:rPr>
          <w:noProof/>
        </w:rPr>
        <w:t>2018).</w:t>
      </w:r>
    </w:p>
    <w:p w14:paraId="47341928" w14:textId="7F438D22" w:rsidR="00D03E53" w:rsidRPr="009B39D6" w:rsidRDefault="00D03E53" w:rsidP="00393A9E">
      <w:pPr>
        <w:pStyle w:val="EndNoteBibliography"/>
        <w:contextualSpacing/>
        <w:jc w:val="both"/>
        <w:rPr>
          <w:noProof/>
        </w:rPr>
      </w:pPr>
      <w:r w:rsidRPr="009B39D6">
        <w:rPr>
          <w:noProof/>
        </w:rPr>
        <w:t>22</w:t>
      </w:r>
      <w:r w:rsidRPr="009B39D6">
        <w:rPr>
          <w:noProof/>
        </w:rPr>
        <w:tab/>
        <w:t>Vaccaro, A.</w:t>
      </w:r>
      <w:r w:rsidRPr="009B39D6">
        <w:rPr>
          <w:i/>
          <w:noProof/>
        </w:rPr>
        <w:t xml:space="preserve"> </w:t>
      </w:r>
      <w:r w:rsidR="009B39D6" w:rsidRPr="009B39D6">
        <w:rPr>
          <w:noProof/>
        </w:rPr>
        <w:t>et al.</w:t>
      </w:r>
      <w:r w:rsidRPr="009B39D6">
        <w:rPr>
          <w:noProof/>
        </w:rPr>
        <w:t xml:space="preserve"> Sleep Loss Can Cause Death through Accumulation of Reactive Oxygen Species in the Gut. </w:t>
      </w:r>
      <w:r w:rsidRPr="009B39D6">
        <w:rPr>
          <w:i/>
          <w:noProof/>
        </w:rPr>
        <w:t>Cell.</w:t>
      </w:r>
      <w:r w:rsidRPr="009B39D6">
        <w:rPr>
          <w:noProof/>
        </w:rPr>
        <w:t xml:space="preserve"> </w:t>
      </w:r>
      <w:r w:rsidRPr="009B39D6">
        <w:rPr>
          <w:b/>
          <w:noProof/>
        </w:rPr>
        <w:t>181</w:t>
      </w:r>
      <w:r w:rsidRPr="009B39D6">
        <w:rPr>
          <w:noProof/>
        </w:rPr>
        <w:t xml:space="preserve"> (6), 1307-1328.e15</w:t>
      </w:r>
      <w:r w:rsidR="009B39D6">
        <w:rPr>
          <w:noProof/>
        </w:rPr>
        <w:t xml:space="preserve"> (</w:t>
      </w:r>
      <w:r w:rsidRPr="009B39D6">
        <w:rPr>
          <w:noProof/>
        </w:rPr>
        <w:t>2020).</w:t>
      </w:r>
    </w:p>
    <w:p w14:paraId="34B60174" w14:textId="67414D3B" w:rsidR="00D03E53" w:rsidRPr="009B39D6" w:rsidRDefault="00D03E53" w:rsidP="00393A9E">
      <w:pPr>
        <w:pStyle w:val="EndNoteBibliography"/>
        <w:contextualSpacing/>
        <w:jc w:val="both"/>
        <w:rPr>
          <w:noProof/>
        </w:rPr>
      </w:pPr>
      <w:r w:rsidRPr="009B39D6">
        <w:rPr>
          <w:noProof/>
        </w:rPr>
        <w:t>23</w:t>
      </w:r>
      <w:r w:rsidRPr="009B39D6">
        <w:rPr>
          <w:noProof/>
        </w:rPr>
        <w:tab/>
        <w:t>Kempf, A., Song, S. M., Talbot, C. B.</w:t>
      </w:r>
      <w:r w:rsidR="009B39D6">
        <w:rPr>
          <w:noProof/>
        </w:rPr>
        <w:t xml:space="preserve">, </w:t>
      </w:r>
      <w:r w:rsidRPr="009B39D6">
        <w:rPr>
          <w:noProof/>
        </w:rPr>
        <w:t xml:space="preserve">Miesenböck, G. A potassium channel β-subunit couples mitochondrial electron transport to sleep. </w:t>
      </w:r>
      <w:r w:rsidRPr="009B39D6">
        <w:rPr>
          <w:i/>
          <w:noProof/>
        </w:rPr>
        <w:t>Nature.</w:t>
      </w:r>
      <w:r w:rsidRPr="009B39D6">
        <w:rPr>
          <w:noProof/>
        </w:rPr>
        <w:t xml:space="preserve"> </w:t>
      </w:r>
      <w:r w:rsidRPr="009B39D6">
        <w:rPr>
          <w:b/>
          <w:noProof/>
        </w:rPr>
        <w:t>568</w:t>
      </w:r>
      <w:r w:rsidRPr="009B39D6">
        <w:rPr>
          <w:noProof/>
        </w:rPr>
        <w:t xml:space="preserve"> (7751), 230-234</w:t>
      </w:r>
      <w:r w:rsidR="009B39D6">
        <w:rPr>
          <w:noProof/>
        </w:rPr>
        <w:t xml:space="preserve"> (</w:t>
      </w:r>
      <w:r w:rsidRPr="009B39D6">
        <w:rPr>
          <w:noProof/>
        </w:rPr>
        <w:t>2019).</w:t>
      </w:r>
    </w:p>
    <w:p w14:paraId="45628486" w14:textId="69AFBF4F" w:rsidR="00D03E53" w:rsidRPr="009B39D6" w:rsidRDefault="00D03E53" w:rsidP="00393A9E">
      <w:pPr>
        <w:pStyle w:val="EndNoteBibliography"/>
        <w:contextualSpacing/>
        <w:jc w:val="both"/>
        <w:rPr>
          <w:noProof/>
        </w:rPr>
      </w:pPr>
      <w:r w:rsidRPr="009B39D6">
        <w:rPr>
          <w:noProof/>
        </w:rPr>
        <w:t>24</w:t>
      </w:r>
      <w:r w:rsidRPr="009B39D6">
        <w:rPr>
          <w:noProof/>
        </w:rPr>
        <w:tab/>
        <w:t>Donlea, J. M., Pimentel, D.</w:t>
      </w:r>
      <w:r w:rsidR="009B39D6">
        <w:rPr>
          <w:noProof/>
        </w:rPr>
        <w:t xml:space="preserve">, </w:t>
      </w:r>
      <w:r w:rsidRPr="009B39D6">
        <w:rPr>
          <w:noProof/>
        </w:rPr>
        <w:t xml:space="preserve">Miesenböck, G. Neuronal machinery of sleep homeostasis in Drosophila. </w:t>
      </w:r>
      <w:r w:rsidRPr="009B39D6">
        <w:rPr>
          <w:i/>
          <w:noProof/>
        </w:rPr>
        <w:t>Neuron.</w:t>
      </w:r>
      <w:r w:rsidRPr="009B39D6">
        <w:rPr>
          <w:noProof/>
        </w:rPr>
        <w:t xml:space="preserve"> </w:t>
      </w:r>
      <w:r w:rsidRPr="009B39D6">
        <w:rPr>
          <w:b/>
          <w:noProof/>
        </w:rPr>
        <w:t>81</w:t>
      </w:r>
      <w:r w:rsidRPr="009B39D6">
        <w:rPr>
          <w:noProof/>
        </w:rPr>
        <w:t xml:space="preserve"> (4), 860-72</w:t>
      </w:r>
      <w:r w:rsidR="009B39D6">
        <w:rPr>
          <w:noProof/>
        </w:rPr>
        <w:t xml:space="preserve"> (</w:t>
      </w:r>
      <w:r w:rsidRPr="009B39D6">
        <w:rPr>
          <w:noProof/>
        </w:rPr>
        <w:t>2014).</w:t>
      </w:r>
    </w:p>
    <w:p w14:paraId="6F82EA29" w14:textId="5CD9DD08" w:rsidR="00D03E53" w:rsidRPr="009B39D6" w:rsidRDefault="00D03E53" w:rsidP="00393A9E">
      <w:pPr>
        <w:pStyle w:val="EndNoteBibliography"/>
        <w:contextualSpacing/>
        <w:jc w:val="both"/>
        <w:rPr>
          <w:noProof/>
        </w:rPr>
      </w:pPr>
      <w:r w:rsidRPr="009B39D6">
        <w:rPr>
          <w:noProof/>
        </w:rPr>
        <w:t>25</w:t>
      </w:r>
      <w:r w:rsidRPr="009B39D6">
        <w:rPr>
          <w:noProof/>
        </w:rPr>
        <w:tab/>
        <w:t>Liu, S., Liu, Q., Tabuchi, M.</w:t>
      </w:r>
      <w:r w:rsidR="009B39D6">
        <w:rPr>
          <w:noProof/>
        </w:rPr>
        <w:t xml:space="preserve">, </w:t>
      </w:r>
      <w:r w:rsidRPr="009B39D6">
        <w:rPr>
          <w:noProof/>
        </w:rPr>
        <w:t xml:space="preserve">Wu, M. N. Sleep Drive Is Encoded by Neural Plastic Changes in a Dedicated Circuit. </w:t>
      </w:r>
      <w:r w:rsidRPr="009B39D6">
        <w:rPr>
          <w:i/>
          <w:noProof/>
        </w:rPr>
        <w:t>Cell.</w:t>
      </w:r>
      <w:r w:rsidRPr="009B39D6">
        <w:rPr>
          <w:noProof/>
        </w:rPr>
        <w:t xml:space="preserve"> </w:t>
      </w:r>
      <w:r w:rsidRPr="009B39D6">
        <w:rPr>
          <w:b/>
          <w:noProof/>
        </w:rPr>
        <w:t>165</w:t>
      </w:r>
      <w:r w:rsidRPr="009B39D6">
        <w:rPr>
          <w:noProof/>
        </w:rPr>
        <w:t xml:space="preserve"> (6), 1347-1360</w:t>
      </w:r>
      <w:r w:rsidR="009B39D6">
        <w:rPr>
          <w:noProof/>
        </w:rPr>
        <w:t xml:space="preserve"> (</w:t>
      </w:r>
      <w:r w:rsidRPr="009B39D6">
        <w:rPr>
          <w:noProof/>
        </w:rPr>
        <w:t>2016).</w:t>
      </w:r>
    </w:p>
    <w:p w14:paraId="0C5E0CCD" w14:textId="5415B25D" w:rsidR="00D03E53" w:rsidRPr="009B39D6" w:rsidRDefault="00D03E53" w:rsidP="00393A9E">
      <w:pPr>
        <w:pStyle w:val="EndNoteBibliography"/>
        <w:contextualSpacing/>
        <w:jc w:val="both"/>
        <w:rPr>
          <w:noProof/>
        </w:rPr>
      </w:pPr>
      <w:r w:rsidRPr="009B39D6">
        <w:rPr>
          <w:noProof/>
        </w:rPr>
        <w:t>26</w:t>
      </w:r>
      <w:r w:rsidRPr="009B39D6">
        <w:rPr>
          <w:noProof/>
        </w:rPr>
        <w:tab/>
        <w:t>Pimentel, D.</w:t>
      </w:r>
      <w:r w:rsidRPr="009B39D6">
        <w:rPr>
          <w:i/>
          <w:noProof/>
        </w:rPr>
        <w:t xml:space="preserve"> </w:t>
      </w:r>
      <w:r w:rsidR="009B39D6" w:rsidRPr="009B39D6">
        <w:rPr>
          <w:noProof/>
        </w:rPr>
        <w:t>et al.</w:t>
      </w:r>
      <w:r w:rsidRPr="009B39D6">
        <w:rPr>
          <w:noProof/>
        </w:rPr>
        <w:t xml:space="preserve"> Operation of a homeostatic sleep switch. </w:t>
      </w:r>
      <w:r w:rsidRPr="009B39D6">
        <w:rPr>
          <w:i/>
          <w:noProof/>
        </w:rPr>
        <w:t>Nature.</w:t>
      </w:r>
      <w:r w:rsidRPr="009B39D6">
        <w:rPr>
          <w:noProof/>
        </w:rPr>
        <w:t xml:space="preserve"> </w:t>
      </w:r>
      <w:r w:rsidRPr="009B39D6">
        <w:rPr>
          <w:b/>
          <w:noProof/>
        </w:rPr>
        <w:t>536</w:t>
      </w:r>
      <w:r w:rsidRPr="009B39D6">
        <w:rPr>
          <w:noProof/>
        </w:rPr>
        <w:t xml:space="preserve"> (7616), 333-337</w:t>
      </w:r>
      <w:r w:rsidR="009B39D6">
        <w:rPr>
          <w:noProof/>
        </w:rPr>
        <w:t xml:space="preserve"> (</w:t>
      </w:r>
      <w:r w:rsidRPr="009B39D6">
        <w:rPr>
          <w:noProof/>
        </w:rPr>
        <w:t>2016).</w:t>
      </w:r>
    </w:p>
    <w:p w14:paraId="0F1DC927" w14:textId="45C98B8E" w:rsidR="00D03E53" w:rsidRPr="009B39D6" w:rsidRDefault="00D03E53" w:rsidP="00393A9E">
      <w:pPr>
        <w:pStyle w:val="EndNoteBibliography"/>
        <w:contextualSpacing/>
        <w:jc w:val="both"/>
        <w:rPr>
          <w:noProof/>
        </w:rPr>
      </w:pPr>
      <w:r w:rsidRPr="009B39D6">
        <w:rPr>
          <w:noProof/>
        </w:rPr>
        <w:t>27</w:t>
      </w:r>
      <w:r w:rsidRPr="009B39D6">
        <w:rPr>
          <w:noProof/>
        </w:rPr>
        <w:tab/>
        <w:t>Sitaraman, D.</w:t>
      </w:r>
      <w:r w:rsidRPr="009B39D6">
        <w:rPr>
          <w:i/>
          <w:noProof/>
        </w:rPr>
        <w:t xml:space="preserve"> </w:t>
      </w:r>
      <w:r w:rsidR="009B39D6" w:rsidRPr="009B39D6">
        <w:rPr>
          <w:noProof/>
        </w:rPr>
        <w:t>et al.</w:t>
      </w:r>
      <w:r w:rsidRPr="009B39D6">
        <w:rPr>
          <w:noProof/>
        </w:rPr>
        <w:t xml:space="preserve"> Propagation of Homeostatic Sleep Signals by Segregated Synaptic Microcircuits of the Drosophila Mushroom Body. </w:t>
      </w:r>
      <w:r w:rsidRPr="009B39D6">
        <w:rPr>
          <w:i/>
          <w:noProof/>
        </w:rPr>
        <w:t>Current Biology.</w:t>
      </w:r>
      <w:r w:rsidRPr="009B39D6">
        <w:rPr>
          <w:noProof/>
        </w:rPr>
        <w:t xml:space="preserve"> </w:t>
      </w:r>
      <w:r w:rsidRPr="009B39D6">
        <w:rPr>
          <w:b/>
          <w:noProof/>
        </w:rPr>
        <w:t>25</w:t>
      </w:r>
      <w:r w:rsidRPr="009B39D6">
        <w:rPr>
          <w:noProof/>
        </w:rPr>
        <w:t xml:space="preserve"> (22), 2915-27</w:t>
      </w:r>
      <w:r w:rsidR="009B39D6">
        <w:rPr>
          <w:noProof/>
        </w:rPr>
        <w:t xml:space="preserve"> (</w:t>
      </w:r>
      <w:r w:rsidRPr="009B39D6">
        <w:rPr>
          <w:noProof/>
        </w:rPr>
        <w:t>2015).</w:t>
      </w:r>
    </w:p>
    <w:p w14:paraId="04BA84E2" w14:textId="28EF9ECA" w:rsidR="00D03E53" w:rsidRPr="009B39D6" w:rsidRDefault="00D03E53" w:rsidP="00393A9E">
      <w:pPr>
        <w:pStyle w:val="EndNoteBibliography"/>
        <w:contextualSpacing/>
        <w:jc w:val="both"/>
        <w:rPr>
          <w:noProof/>
        </w:rPr>
      </w:pPr>
      <w:r w:rsidRPr="009B39D6">
        <w:rPr>
          <w:noProof/>
        </w:rPr>
        <w:t>28</w:t>
      </w:r>
      <w:r w:rsidRPr="009B39D6">
        <w:rPr>
          <w:noProof/>
        </w:rPr>
        <w:tab/>
        <w:t>Foltenyi, K., Greenspan, R. J.</w:t>
      </w:r>
      <w:r w:rsidR="009B39D6">
        <w:rPr>
          <w:noProof/>
        </w:rPr>
        <w:t xml:space="preserve">, </w:t>
      </w:r>
      <w:r w:rsidRPr="009B39D6">
        <w:rPr>
          <w:noProof/>
        </w:rPr>
        <w:t xml:space="preserve">Newport, J. W. Activation of EGFR and ERK by rhomboid signaling regulates the consolidation and maintenance of sleep in </w:t>
      </w:r>
      <w:r w:rsidRPr="009B39D6">
        <w:rPr>
          <w:i/>
          <w:noProof/>
        </w:rPr>
        <w:t>Drosophila</w:t>
      </w:r>
      <w:r w:rsidRPr="009B39D6">
        <w:rPr>
          <w:noProof/>
        </w:rPr>
        <w:t xml:space="preserve">. </w:t>
      </w:r>
      <w:r w:rsidRPr="009B39D6">
        <w:rPr>
          <w:i/>
          <w:noProof/>
        </w:rPr>
        <w:t>Nature Neuroscience.</w:t>
      </w:r>
      <w:r w:rsidRPr="009B39D6">
        <w:rPr>
          <w:noProof/>
        </w:rPr>
        <w:t xml:space="preserve"> </w:t>
      </w:r>
      <w:r w:rsidRPr="009B39D6">
        <w:rPr>
          <w:b/>
          <w:noProof/>
        </w:rPr>
        <w:t>10</w:t>
      </w:r>
      <w:r w:rsidRPr="009B39D6">
        <w:rPr>
          <w:noProof/>
        </w:rPr>
        <w:t xml:space="preserve"> (9), 1160-7</w:t>
      </w:r>
      <w:r w:rsidR="009B39D6">
        <w:rPr>
          <w:noProof/>
        </w:rPr>
        <w:t xml:space="preserve"> (</w:t>
      </w:r>
      <w:r w:rsidRPr="009B39D6">
        <w:rPr>
          <w:noProof/>
        </w:rPr>
        <w:t>2007).</w:t>
      </w:r>
    </w:p>
    <w:p w14:paraId="02888FEC" w14:textId="731722E3" w:rsidR="00D03E53" w:rsidRPr="009B39D6" w:rsidRDefault="00D03E53" w:rsidP="00393A9E">
      <w:pPr>
        <w:pStyle w:val="EndNoteBibliography"/>
        <w:contextualSpacing/>
        <w:jc w:val="both"/>
        <w:rPr>
          <w:noProof/>
        </w:rPr>
      </w:pPr>
      <w:r w:rsidRPr="009B39D6">
        <w:rPr>
          <w:noProof/>
        </w:rPr>
        <w:t>29</w:t>
      </w:r>
      <w:r w:rsidRPr="009B39D6">
        <w:rPr>
          <w:noProof/>
        </w:rPr>
        <w:tab/>
        <w:t>Seugnet, L.</w:t>
      </w:r>
      <w:r w:rsidRPr="009B39D6">
        <w:rPr>
          <w:i/>
          <w:noProof/>
        </w:rPr>
        <w:t xml:space="preserve"> </w:t>
      </w:r>
      <w:r w:rsidR="009B39D6" w:rsidRPr="009B39D6">
        <w:rPr>
          <w:noProof/>
        </w:rPr>
        <w:t>et al.</w:t>
      </w:r>
      <w:r w:rsidRPr="009B39D6">
        <w:rPr>
          <w:noProof/>
        </w:rPr>
        <w:t xml:space="preserve"> Notch signaling modulates sleep homeostasis and learning after sleep deprivation in </w:t>
      </w:r>
      <w:r w:rsidRPr="009B39D6">
        <w:rPr>
          <w:i/>
          <w:noProof/>
        </w:rPr>
        <w:t>Drosophila</w:t>
      </w:r>
      <w:r w:rsidRPr="009B39D6">
        <w:rPr>
          <w:noProof/>
        </w:rPr>
        <w:t xml:space="preserve">. </w:t>
      </w:r>
      <w:r w:rsidRPr="009B39D6">
        <w:rPr>
          <w:i/>
          <w:noProof/>
        </w:rPr>
        <w:t>Current Biology.</w:t>
      </w:r>
      <w:r w:rsidRPr="009B39D6">
        <w:rPr>
          <w:noProof/>
        </w:rPr>
        <w:t xml:space="preserve"> </w:t>
      </w:r>
      <w:r w:rsidRPr="009B39D6">
        <w:rPr>
          <w:b/>
          <w:noProof/>
        </w:rPr>
        <w:t>21</w:t>
      </w:r>
      <w:r w:rsidRPr="009B39D6">
        <w:rPr>
          <w:noProof/>
        </w:rPr>
        <w:t xml:space="preserve"> (10), 835-40</w:t>
      </w:r>
      <w:r w:rsidR="009B39D6">
        <w:rPr>
          <w:noProof/>
        </w:rPr>
        <w:t xml:space="preserve"> (</w:t>
      </w:r>
      <w:r w:rsidRPr="009B39D6">
        <w:rPr>
          <w:noProof/>
        </w:rPr>
        <w:t>2011).</w:t>
      </w:r>
    </w:p>
    <w:p w14:paraId="4C05FE97" w14:textId="4E08CE8B" w:rsidR="00D03E53" w:rsidRPr="009B39D6" w:rsidRDefault="00D03E53" w:rsidP="00393A9E">
      <w:pPr>
        <w:pStyle w:val="EndNoteBibliography"/>
        <w:contextualSpacing/>
        <w:jc w:val="both"/>
        <w:rPr>
          <w:noProof/>
        </w:rPr>
      </w:pPr>
      <w:r w:rsidRPr="009B39D6">
        <w:rPr>
          <w:noProof/>
        </w:rPr>
        <w:t>30</w:t>
      </w:r>
      <w:r w:rsidRPr="009B39D6">
        <w:rPr>
          <w:noProof/>
        </w:rPr>
        <w:tab/>
        <w:t>Seugnet, L., Galvin, J. E., Suzuki, Y., Gottschalk, L.</w:t>
      </w:r>
      <w:r w:rsidR="009B39D6">
        <w:rPr>
          <w:noProof/>
        </w:rPr>
        <w:t xml:space="preserve">, </w:t>
      </w:r>
      <w:r w:rsidRPr="009B39D6">
        <w:rPr>
          <w:noProof/>
        </w:rPr>
        <w:t xml:space="preserve">Shaw, P. J. Persistent short-term memory defects following sleep deprivation in a drosophila model of Parkinson disease. </w:t>
      </w:r>
      <w:r w:rsidRPr="009B39D6">
        <w:rPr>
          <w:i/>
          <w:noProof/>
        </w:rPr>
        <w:t>Sleep.</w:t>
      </w:r>
      <w:r w:rsidRPr="009B39D6">
        <w:rPr>
          <w:noProof/>
        </w:rPr>
        <w:t xml:space="preserve"> </w:t>
      </w:r>
      <w:r w:rsidRPr="009B39D6">
        <w:rPr>
          <w:b/>
          <w:noProof/>
        </w:rPr>
        <w:t>32</w:t>
      </w:r>
      <w:r w:rsidRPr="009B39D6">
        <w:rPr>
          <w:noProof/>
        </w:rPr>
        <w:t xml:space="preserve"> (8), 984-92</w:t>
      </w:r>
      <w:r w:rsidR="009B39D6">
        <w:rPr>
          <w:noProof/>
        </w:rPr>
        <w:t xml:space="preserve"> (</w:t>
      </w:r>
      <w:r w:rsidRPr="009B39D6">
        <w:rPr>
          <w:noProof/>
        </w:rPr>
        <w:t>2009).</w:t>
      </w:r>
    </w:p>
    <w:p w14:paraId="1D04C6FE" w14:textId="5F00EE50" w:rsidR="00D03E53" w:rsidRPr="009B39D6" w:rsidRDefault="00D03E53" w:rsidP="00393A9E">
      <w:pPr>
        <w:pStyle w:val="EndNoteBibliography"/>
        <w:contextualSpacing/>
        <w:jc w:val="both"/>
        <w:rPr>
          <w:noProof/>
        </w:rPr>
      </w:pPr>
      <w:r w:rsidRPr="009B39D6">
        <w:rPr>
          <w:noProof/>
        </w:rPr>
        <w:t>31</w:t>
      </w:r>
      <w:r w:rsidRPr="009B39D6">
        <w:rPr>
          <w:noProof/>
        </w:rPr>
        <w:tab/>
        <w:t>Tabuchi, M.</w:t>
      </w:r>
      <w:r w:rsidRPr="009B39D6">
        <w:rPr>
          <w:i/>
          <w:noProof/>
        </w:rPr>
        <w:t xml:space="preserve"> </w:t>
      </w:r>
      <w:r w:rsidR="009B39D6" w:rsidRPr="009B39D6">
        <w:rPr>
          <w:noProof/>
        </w:rPr>
        <w:t>et al.</w:t>
      </w:r>
      <w:r w:rsidRPr="009B39D6">
        <w:rPr>
          <w:noProof/>
        </w:rPr>
        <w:t xml:space="preserve"> Sleep interacts with aβ to modulate intrinsic neuronal excitability. </w:t>
      </w:r>
      <w:r w:rsidRPr="009B39D6">
        <w:rPr>
          <w:i/>
          <w:noProof/>
        </w:rPr>
        <w:t>Current Biology.</w:t>
      </w:r>
      <w:r w:rsidRPr="009B39D6">
        <w:rPr>
          <w:noProof/>
        </w:rPr>
        <w:t xml:space="preserve"> </w:t>
      </w:r>
      <w:r w:rsidRPr="009B39D6">
        <w:rPr>
          <w:b/>
          <w:noProof/>
        </w:rPr>
        <w:t>25</w:t>
      </w:r>
      <w:r w:rsidRPr="009B39D6">
        <w:rPr>
          <w:noProof/>
        </w:rPr>
        <w:t xml:space="preserve"> (6), 702-712</w:t>
      </w:r>
      <w:r w:rsidR="009B39D6">
        <w:rPr>
          <w:noProof/>
        </w:rPr>
        <w:t xml:space="preserve"> (</w:t>
      </w:r>
      <w:r w:rsidRPr="009B39D6">
        <w:rPr>
          <w:noProof/>
        </w:rPr>
        <w:t>2015).</w:t>
      </w:r>
    </w:p>
    <w:p w14:paraId="5B52CA79" w14:textId="6CE78BE3" w:rsidR="00D03E53" w:rsidRPr="009B39D6" w:rsidRDefault="00D03E53" w:rsidP="00393A9E">
      <w:pPr>
        <w:pStyle w:val="EndNoteBibliography"/>
        <w:contextualSpacing/>
        <w:jc w:val="both"/>
        <w:rPr>
          <w:noProof/>
        </w:rPr>
      </w:pPr>
      <w:r w:rsidRPr="009B39D6">
        <w:rPr>
          <w:noProof/>
        </w:rPr>
        <w:lastRenderedPageBreak/>
        <w:t>32</w:t>
      </w:r>
      <w:r w:rsidRPr="009B39D6">
        <w:rPr>
          <w:noProof/>
        </w:rPr>
        <w:tab/>
        <w:t>Melnattur, K., Zhang, B.</w:t>
      </w:r>
      <w:r w:rsidR="009B39D6">
        <w:rPr>
          <w:noProof/>
        </w:rPr>
        <w:t xml:space="preserve">, </w:t>
      </w:r>
      <w:r w:rsidRPr="009B39D6">
        <w:rPr>
          <w:noProof/>
        </w:rPr>
        <w:t xml:space="preserve">Shaw, P. J. Disrupting flight increases sleep and identifies a novel sleep-promoting pathway in </w:t>
      </w:r>
      <w:r w:rsidRPr="009B39D6">
        <w:rPr>
          <w:i/>
          <w:noProof/>
        </w:rPr>
        <w:t>Drosophila</w:t>
      </w:r>
      <w:r w:rsidRPr="009B39D6">
        <w:rPr>
          <w:noProof/>
        </w:rPr>
        <w:t xml:space="preserve">. </w:t>
      </w:r>
      <w:r w:rsidRPr="009B39D6">
        <w:rPr>
          <w:i/>
          <w:noProof/>
        </w:rPr>
        <w:t>Science Advances.</w:t>
      </w:r>
      <w:r w:rsidRPr="009B39D6">
        <w:rPr>
          <w:noProof/>
        </w:rPr>
        <w:t xml:space="preserve"> </w:t>
      </w:r>
      <w:r w:rsidRPr="009B39D6">
        <w:rPr>
          <w:b/>
          <w:noProof/>
        </w:rPr>
        <w:t>6</w:t>
      </w:r>
      <w:r w:rsidRPr="009B39D6">
        <w:rPr>
          <w:noProof/>
        </w:rPr>
        <w:t xml:space="preserve"> (19), eaaz2166</w:t>
      </w:r>
      <w:r w:rsidR="009B39D6">
        <w:rPr>
          <w:noProof/>
        </w:rPr>
        <w:t xml:space="preserve"> (</w:t>
      </w:r>
      <w:r w:rsidRPr="009B39D6">
        <w:rPr>
          <w:noProof/>
        </w:rPr>
        <w:t>2020).</w:t>
      </w:r>
    </w:p>
    <w:p w14:paraId="122E79BF" w14:textId="1B21CCC5" w:rsidR="00D03E53" w:rsidRPr="009B39D6" w:rsidRDefault="00D03E53" w:rsidP="00393A9E">
      <w:pPr>
        <w:pStyle w:val="EndNoteBibliography"/>
        <w:contextualSpacing/>
        <w:jc w:val="both"/>
        <w:rPr>
          <w:noProof/>
        </w:rPr>
      </w:pPr>
      <w:r w:rsidRPr="009B39D6">
        <w:rPr>
          <w:noProof/>
        </w:rPr>
        <w:t>33</w:t>
      </w:r>
      <w:r w:rsidRPr="009B39D6">
        <w:rPr>
          <w:noProof/>
        </w:rPr>
        <w:tab/>
        <w:t>Thimgan, M. S., Suzuki, Y., Seugnet, L., Gottschalk, L.</w:t>
      </w:r>
      <w:r w:rsidR="009B39D6">
        <w:rPr>
          <w:noProof/>
        </w:rPr>
        <w:t xml:space="preserve">, </w:t>
      </w:r>
      <w:r w:rsidRPr="009B39D6">
        <w:rPr>
          <w:noProof/>
        </w:rPr>
        <w:t xml:space="preserve">Shaw, P. J. The perilipin homologue, lipid storage droplet 2, regulates sleep homeostasis and prevents learning impairments following sleep loss. </w:t>
      </w:r>
      <w:r w:rsidRPr="009B39D6">
        <w:rPr>
          <w:i/>
          <w:noProof/>
        </w:rPr>
        <w:t>PLOS Biology.</w:t>
      </w:r>
      <w:r w:rsidRPr="009B39D6">
        <w:rPr>
          <w:noProof/>
        </w:rPr>
        <w:t xml:space="preserve"> </w:t>
      </w:r>
      <w:r w:rsidRPr="009B39D6">
        <w:rPr>
          <w:b/>
          <w:noProof/>
        </w:rPr>
        <w:t>8</w:t>
      </w:r>
      <w:r w:rsidRPr="009B39D6">
        <w:rPr>
          <w:noProof/>
        </w:rPr>
        <w:t xml:space="preserve"> (8)</w:t>
      </w:r>
      <w:r w:rsidR="009B39D6">
        <w:rPr>
          <w:noProof/>
        </w:rPr>
        <w:t xml:space="preserve"> (</w:t>
      </w:r>
      <w:r w:rsidRPr="009B39D6">
        <w:rPr>
          <w:noProof/>
        </w:rPr>
        <w:t>2010).</w:t>
      </w:r>
    </w:p>
    <w:p w14:paraId="1C015C8C" w14:textId="6C2F1CCC" w:rsidR="00D03E53" w:rsidRPr="009B39D6" w:rsidRDefault="00D03E53" w:rsidP="00393A9E">
      <w:pPr>
        <w:pStyle w:val="EndNoteBibliography"/>
        <w:contextualSpacing/>
        <w:jc w:val="both"/>
        <w:rPr>
          <w:noProof/>
        </w:rPr>
      </w:pPr>
      <w:r w:rsidRPr="009B39D6">
        <w:rPr>
          <w:noProof/>
        </w:rPr>
        <w:t>34</w:t>
      </w:r>
      <w:r w:rsidRPr="009B39D6">
        <w:rPr>
          <w:noProof/>
        </w:rPr>
        <w:tab/>
        <w:t>Keene, A. C.</w:t>
      </w:r>
      <w:r w:rsidRPr="009B39D6">
        <w:rPr>
          <w:i/>
          <w:noProof/>
        </w:rPr>
        <w:t xml:space="preserve"> </w:t>
      </w:r>
      <w:r w:rsidR="009B39D6" w:rsidRPr="009B39D6">
        <w:rPr>
          <w:noProof/>
        </w:rPr>
        <w:t>et al.</w:t>
      </w:r>
      <w:r w:rsidRPr="009B39D6">
        <w:rPr>
          <w:noProof/>
        </w:rPr>
        <w:t xml:space="preserve"> Clock and cycle limit starvation-induced sleep loss in </w:t>
      </w:r>
      <w:r w:rsidRPr="009B39D6">
        <w:rPr>
          <w:i/>
          <w:noProof/>
        </w:rPr>
        <w:t>Drosophila</w:t>
      </w:r>
      <w:r w:rsidRPr="009B39D6">
        <w:rPr>
          <w:noProof/>
        </w:rPr>
        <w:t xml:space="preserve">. </w:t>
      </w:r>
      <w:r w:rsidRPr="009B39D6">
        <w:rPr>
          <w:i/>
          <w:noProof/>
        </w:rPr>
        <w:t>Current Biology.</w:t>
      </w:r>
      <w:r w:rsidRPr="009B39D6">
        <w:rPr>
          <w:noProof/>
        </w:rPr>
        <w:t xml:space="preserve"> </w:t>
      </w:r>
      <w:r w:rsidRPr="009B39D6">
        <w:rPr>
          <w:b/>
          <w:noProof/>
        </w:rPr>
        <w:t>20</w:t>
      </w:r>
      <w:r w:rsidRPr="009B39D6">
        <w:rPr>
          <w:noProof/>
        </w:rPr>
        <w:t xml:space="preserve"> (13), 1209-15</w:t>
      </w:r>
      <w:r w:rsidR="009B39D6">
        <w:rPr>
          <w:noProof/>
        </w:rPr>
        <w:t xml:space="preserve"> (</w:t>
      </w:r>
      <w:r w:rsidRPr="009B39D6">
        <w:rPr>
          <w:noProof/>
        </w:rPr>
        <w:t>2010).</w:t>
      </w:r>
    </w:p>
    <w:p w14:paraId="7B481742" w14:textId="339E718E" w:rsidR="00D03E53" w:rsidRPr="009B39D6" w:rsidRDefault="00D03E53" w:rsidP="00393A9E">
      <w:pPr>
        <w:pStyle w:val="EndNoteBibliography"/>
        <w:contextualSpacing/>
        <w:jc w:val="both"/>
        <w:rPr>
          <w:noProof/>
        </w:rPr>
      </w:pPr>
      <w:r w:rsidRPr="009B39D6">
        <w:rPr>
          <w:noProof/>
        </w:rPr>
        <w:t>35</w:t>
      </w:r>
      <w:r w:rsidRPr="009B39D6">
        <w:rPr>
          <w:noProof/>
        </w:rPr>
        <w:tab/>
        <w:t>Shaw, P. J., Tononi, G., Greenspan, R. J.</w:t>
      </w:r>
      <w:r w:rsidR="009B39D6">
        <w:rPr>
          <w:noProof/>
        </w:rPr>
        <w:t xml:space="preserve">, </w:t>
      </w:r>
      <w:r w:rsidRPr="009B39D6">
        <w:rPr>
          <w:noProof/>
        </w:rPr>
        <w:t xml:space="preserve">Robinson, D. F. Stress response genes protect against lethal effects of sleep deprivation in </w:t>
      </w:r>
      <w:r w:rsidRPr="009B39D6">
        <w:rPr>
          <w:i/>
          <w:noProof/>
        </w:rPr>
        <w:t>Drosophila</w:t>
      </w:r>
      <w:r w:rsidRPr="009B39D6">
        <w:rPr>
          <w:noProof/>
        </w:rPr>
        <w:t xml:space="preserve">. </w:t>
      </w:r>
      <w:r w:rsidRPr="009B39D6">
        <w:rPr>
          <w:i/>
          <w:noProof/>
        </w:rPr>
        <w:t>Nature.</w:t>
      </w:r>
      <w:r w:rsidRPr="009B39D6">
        <w:rPr>
          <w:noProof/>
        </w:rPr>
        <w:t xml:space="preserve"> </w:t>
      </w:r>
      <w:r w:rsidRPr="009B39D6">
        <w:rPr>
          <w:b/>
          <w:noProof/>
        </w:rPr>
        <w:t>417</w:t>
      </w:r>
      <w:r w:rsidRPr="009B39D6">
        <w:rPr>
          <w:noProof/>
        </w:rPr>
        <w:t xml:space="preserve"> (6886), 287-91</w:t>
      </w:r>
      <w:r w:rsidR="009B39D6">
        <w:rPr>
          <w:noProof/>
        </w:rPr>
        <w:t xml:space="preserve"> (</w:t>
      </w:r>
      <w:r w:rsidRPr="009B39D6">
        <w:rPr>
          <w:noProof/>
        </w:rPr>
        <w:t>2002).</w:t>
      </w:r>
    </w:p>
    <w:p w14:paraId="17B14C38" w14:textId="57B597D6" w:rsidR="00D03E53" w:rsidRPr="009B39D6" w:rsidRDefault="00D03E53" w:rsidP="00393A9E">
      <w:pPr>
        <w:pStyle w:val="EndNoteBibliography"/>
        <w:contextualSpacing/>
        <w:jc w:val="both"/>
        <w:rPr>
          <w:noProof/>
        </w:rPr>
      </w:pPr>
      <w:r w:rsidRPr="009B39D6">
        <w:rPr>
          <w:noProof/>
        </w:rPr>
        <w:t>36</w:t>
      </w:r>
      <w:r w:rsidRPr="009B39D6">
        <w:rPr>
          <w:noProof/>
        </w:rPr>
        <w:tab/>
        <w:t>Andretic, R.</w:t>
      </w:r>
      <w:r w:rsidR="009B39D6">
        <w:rPr>
          <w:noProof/>
        </w:rPr>
        <w:t xml:space="preserve">, </w:t>
      </w:r>
      <w:r w:rsidRPr="009B39D6">
        <w:rPr>
          <w:noProof/>
        </w:rPr>
        <w:t xml:space="preserve">Shaw, P. J. Essentials of sleep recordings in </w:t>
      </w:r>
      <w:r w:rsidRPr="009B39D6">
        <w:rPr>
          <w:i/>
          <w:noProof/>
        </w:rPr>
        <w:t>Drosophila</w:t>
      </w:r>
      <w:r w:rsidRPr="009B39D6">
        <w:rPr>
          <w:noProof/>
        </w:rPr>
        <w:t xml:space="preserve">: moving beyond sleep time. </w:t>
      </w:r>
      <w:r w:rsidRPr="009B39D6">
        <w:rPr>
          <w:i/>
          <w:noProof/>
        </w:rPr>
        <w:t>Methods Enzymol.</w:t>
      </w:r>
      <w:r w:rsidRPr="009B39D6">
        <w:rPr>
          <w:noProof/>
        </w:rPr>
        <w:t xml:space="preserve"> </w:t>
      </w:r>
      <w:r w:rsidRPr="009B39D6">
        <w:rPr>
          <w:b/>
          <w:noProof/>
        </w:rPr>
        <w:t>393</w:t>
      </w:r>
      <w:r w:rsidRPr="009B39D6">
        <w:rPr>
          <w:noProof/>
        </w:rPr>
        <w:t xml:space="preserve"> 759-72</w:t>
      </w:r>
      <w:r w:rsidR="009B39D6">
        <w:rPr>
          <w:noProof/>
        </w:rPr>
        <w:t xml:space="preserve"> (</w:t>
      </w:r>
      <w:r w:rsidRPr="009B39D6">
        <w:rPr>
          <w:noProof/>
        </w:rPr>
        <w:t>2005).</w:t>
      </w:r>
    </w:p>
    <w:p w14:paraId="07C5C2F5" w14:textId="506C6B5D" w:rsidR="00D03E53" w:rsidRPr="009B39D6" w:rsidRDefault="00D03E53" w:rsidP="00393A9E">
      <w:pPr>
        <w:pStyle w:val="EndNoteBibliography"/>
        <w:contextualSpacing/>
        <w:jc w:val="both"/>
        <w:rPr>
          <w:noProof/>
        </w:rPr>
      </w:pPr>
      <w:r w:rsidRPr="009B39D6">
        <w:rPr>
          <w:noProof/>
        </w:rPr>
        <w:t>37</w:t>
      </w:r>
      <w:r w:rsidRPr="009B39D6">
        <w:rPr>
          <w:noProof/>
        </w:rPr>
        <w:tab/>
        <w:t>Seugnet, L.</w:t>
      </w:r>
      <w:r w:rsidRPr="009B39D6">
        <w:rPr>
          <w:i/>
          <w:noProof/>
        </w:rPr>
        <w:t xml:space="preserve"> </w:t>
      </w:r>
      <w:r w:rsidR="009B39D6" w:rsidRPr="009B39D6">
        <w:rPr>
          <w:noProof/>
        </w:rPr>
        <w:t>et al.</w:t>
      </w:r>
      <w:r w:rsidRPr="009B39D6">
        <w:rPr>
          <w:noProof/>
        </w:rPr>
        <w:t xml:space="preserve"> Identifying sleep regulatory genes using a </w:t>
      </w:r>
      <w:r w:rsidRPr="009B39D6">
        <w:rPr>
          <w:i/>
          <w:noProof/>
        </w:rPr>
        <w:t>Drosophila</w:t>
      </w:r>
      <w:r w:rsidRPr="009B39D6">
        <w:rPr>
          <w:noProof/>
        </w:rPr>
        <w:t xml:space="preserve"> model of insomnia. </w:t>
      </w:r>
      <w:r w:rsidRPr="009B39D6">
        <w:rPr>
          <w:i/>
          <w:noProof/>
        </w:rPr>
        <w:t>Journal of Neuroscience.</w:t>
      </w:r>
      <w:r w:rsidRPr="009B39D6">
        <w:rPr>
          <w:noProof/>
        </w:rPr>
        <w:t xml:space="preserve"> </w:t>
      </w:r>
      <w:r w:rsidRPr="009B39D6">
        <w:rPr>
          <w:b/>
          <w:noProof/>
        </w:rPr>
        <w:t>29</w:t>
      </w:r>
      <w:r w:rsidRPr="009B39D6">
        <w:rPr>
          <w:noProof/>
        </w:rPr>
        <w:t xml:space="preserve"> (22), 7148-57</w:t>
      </w:r>
      <w:r w:rsidR="009B39D6">
        <w:rPr>
          <w:noProof/>
        </w:rPr>
        <w:t xml:space="preserve"> (</w:t>
      </w:r>
      <w:r w:rsidRPr="009B39D6">
        <w:rPr>
          <w:noProof/>
        </w:rPr>
        <w:t>2009).</w:t>
      </w:r>
    </w:p>
    <w:p w14:paraId="48D4F6D6" w14:textId="3F22743F" w:rsidR="00D03E53" w:rsidRPr="009B39D6" w:rsidRDefault="00D03E53" w:rsidP="00393A9E">
      <w:pPr>
        <w:pStyle w:val="EndNoteBibliography"/>
        <w:contextualSpacing/>
        <w:jc w:val="both"/>
        <w:rPr>
          <w:noProof/>
        </w:rPr>
      </w:pPr>
      <w:r w:rsidRPr="009B39D6">
        <w:rPr>
          <w:noProof/>
        </w:rPr>
        <w:t>38</w:t>
      </w:r>
      <w:r w:rsidRPr="009B39D6">
        <w:rPr>
          <w:noProof/>
        </w:rPr>
        <w:tab/>
        <w:t>Bushey, D., Huber, R., Tononi, G.</w:t>
      </w:r>
      <w:r w:rsidR="009B39D6">
        <w:rPr>
          <w:noProof/>
        </w:rPr>
        <w:t xml:space="preserve">, </w:t>
      </w:r>
      <w:r w:rsidRPr="009B39D6">
        <w:rPr>
          <w:noProof/>
        </w:rPr>
        <w:t xml:space="preserve">Cirelli, C. Drosophila Hyperkinetic mutants have reduced sleep and impaired memory. </w:t>
      </w:r>
      <w:r w:rsidRPr="009B39D6">
        <w:rPr>
          <w:i/>
          <w:noProof/>
        </w:rPr>
        <w:t>Journal of Neuroscience.</w:t>
      </w:r>
      <w:r w:rsidRPr="009B39D6">
        <w:rPr>
          <w:noProof/>
        </w:rPr>
        <w:t xml:space="preserve"> </w:t>
      </w:r>
      <w:r w:rsidRPr="009B39D6">
        <w:rPr>
          <w:b/>
          <w:noProof/>
        </w:rPr>
        <w:t>27</w:t>
      </w:r>
      <w:r w:rsidRPr="009B39D6">
        <w:rPr>
          <w:noProof/>
        </w:rPr>
        <w:t xml:space="preserve"> (20), 5384-93</w:t>
      </w:r>
      <w:r w:rsidR="009B39D6">
        <w:rPr>
          <w:noProof/>
        </w:rPr>
        <w:t xml:space="preserve"> (</w:t>
      </w:r>
      <w:r w:rsidRPr="009B39D6">
        <w:rPr>
          <w:noProof/>
        </w:rPr>
        <w:t>2007).</w:t>
      </w:r>
    </w:p>
    <w:p w14:paraId="2D0E54AC" w14:textId="58EE69AD" w:rsidR="00D03E53" w:rsidRPr="009B39D6" w:rsidRDefault="00D03E53" w:rsidP="00393A9E">
      <w:pPr>
        <w:pStyle w:val="EndNoteBibliography"/>
        <w:contextualSpacing/>
        <w:jc w:val="both"/>
        <w:rPr>
          <w:noProof/>
        </w:rPr>
      </w:pPr>
      <w:r w:rsidRPr="009B39D6">
        <w:rPr>
          <w:noProof/>
        </w:rPr>
        <w:t>39</w:t>
      </w:r>
      <w:r w:rsidRPr="009B39D6">
        <w:rPr>
          <w:noProof/>
        </w:rPr>
        <w:tab/>
        <w:t>Geissmann, Q.</w:t>
      </w:r>
      <w:r w:rsidRPr="009B39D6">
        <w:rPr>
          <w:i/>
          <w:noProof/>
        </w:rPr>
        <w:t xml:space="preserve"> </w:t>
      </w:r>
      <w:r w:rsidR="009B39D6" w:rsidRPr="009B39D6">
        <w:rPr>
          <w:noProof/>
        </w:rPr>
        <w:t>et al.</w:t>
      </w:r>
      <w:r w:rsidRPr="009B39D6">
        <w:rPr>
          <w:noProof/>
        </w:rPr>
        <w:t xml:space="preserve"> Ethoscopes: An open platform for high-throughput ethomics. </w:t>
      </w:r>
      <w:r w:rsidRPr="009B39D6">
        <w:rPr>
          <w:i/>
          <w:noProof/>
        </w:rPr>
        <w:t>PLOS Biology.</w:t>
      </w:r>
      <w:r w:rsidRPr="009B39D6">
        <w:rPr>
          <w:noProof/>
        </w:rPr>
        <w:t xml:space="preserve"> </w:t>
      </w:r>
      <w:r w:rsidRPr="009B39D6">
        <w:rPr>
          <w:b/>
          <w:noProof/>
        </w:rPr>
        <w:t>15</w:t>
      </w:r>
      <w:r w:rsidRPr="009B39D6">
        <w:rPr>
          <w:noProof/>
        </w:rPr>
        <w:t xml:space="preserve"> (10), e2003026</w:t>
      </w:r>
      <w:r w:rsidR="009B39D6">
        <w:rPr>
          <w:noProof/>
        </w:rPr>
        <w:t xml:space="preserve"> (</w:t>
      </w:r>
      <w:r w:rsidRPr="009B39D6">
        <w:rPr>
          <w:noProof/>
        </w:rPr>
        <w:t>2017).</w:t>
      </w:r>
    </w:p>
    <w:p w14:paraId="19D317AA" w14:textId="7538D71C" w:rsidR="00D03E53" w:rsidRPr="009B39D6" w:rsidRDefault="00D03E53" w:rsidP="00393A9E">
      <w:pPr>
        <w:pStyle w:val="EndNoteBibliography"/>
        <w:contextualSpacing/>
        <w:jc w:val="both"/>
        <w:rPr>
          <w:noProof/>
        </w:rPr>
      </w:pPr>
      <w:r w:rsidRPr="009B39D6">
        <w:rPr>
          <w:noProof/>
        </w:rPr>
        <w:t>40</w:t>
      </w:r>
      <w:r w:rsidRPr="009B39D6">
        <w:rPr>
          <w:noProof/>
        </w:rPr>
        <w:tab/>
        <w:t>Faville, R., Kottler, B., Goodhill, G. J., Shaw, P. J.</w:t>
      </w:r>
      <w:r w:rsidR="009B39D6">
        <w:rPr>
          <w:noProof/>
        </w:rPr>
        <w:t xml:space="preserve">, </w:t>
      </w:r>
      <w:r w:rsidRPr="009B39D6">
        <w:rPr>
          <w:noProof/>
        </w:rPr>
        <w:t xml:space="preserve">van Swinderen, B. How deeply does your mutant sleep? Probing arousal to better understand sleep defects in </w:t>
      </w:r>
      <w:r w:rsidRPr="009B39D6">
        <w:rPr>
          <w:i/>
          <w:noProof/>
        </w:rPr>
        <w:t>Drosophila</w:t>
      </w:r>
      <w:r w:rsidRPr="009B39D6">
        <w:rPr>
          <w:noProof/>
        </w:rPr>
        <w:t xml:space="preserve">. </w:t>
      </w:r>
      <w:r w:rsidRPr="009B39D6">
        <w:rPr>
          <w:i/>
          <w:noProof/>
        </w:rPr>
        <w:t>Scientific Reports.</w:t>
      </w:r>
      <w:r w:rsidRPr="009B39D6">
        <w:rPr>
          <w:noProof/>
        </w:rPr>
        <w:t xml:space="preserve"> </w:t>
      </w:r>
      <w:r w:rsidRPr="009B39D6">
        <w:rPr>
          <w:b/>
          <w:noProof/>
        </w:rPr>
        <w:t>5</w:t>
      </w:r>
      <w:r w:rsidR="009B39D6" w:rsidRPr="009B39D6">
        <w:rPr>
          <w:noProof/>
        </w:rPr>
        <w:t>,</w:t>
      </w:r>
      <w:r w:rsidRPr="009B39D6">
        <w:rPr>
          <w:noProof/>
        </w:rPr>
        <w:t xml:space="preserve"> 8454</w:t>
      </w:r>
      <w:r w:rsidR="009B39D6">
        <w:rPr>
          <w:noProof/>
        </w:rPr>
        <w:t xml:space="preserve"> (</w:t>
      </w:r>
      <w:r w:rsidRPr="009B39D6">
        <w:rPr>
          <w:noProof/>
        </w:rPr>
        <w:t>2015).</w:t>
      </w:r>
    </w:p>
    <w:p w14:paraId="523F8BAE" w14:textId="6610B1F1" w:rsidR="00D03E53" w:rsidRPr="009B39D6" w:rsidRDefault="00D03E53" w:rsidP="00393A9E">
      <w:pPr>
        <w:pStyle w:val="EndNoteBibliography"/>
        <w:contextualSpacing/>
        <w:jc w:val="both"/>
        <w:rPr>
          <w:noProof/>
        </w:rPr>
      </w:pPr>
      <w:r w:rsidRPr="009B39D6">
        <w:rPr>
          <w:noProof/>
        </w:rPr>
        <w:t>41</w:t>
      </w:r>
      <w:r w:rsidRPr="009B39D6">
        <w:rPr>
          <w:noProof/>
        </w:rPr>
        <w:tab/>
        <w:t>Huber, R.</w:t>
      </w:r>
      <w:r w:rsidRPr="009B39D6">
        <w:rPr>
          <w:i/>
          <w:noProof/>
        </w:rPr>
        <w:t xml:space="preserve"> </w:t>
      </w:r>
      <w:r w:rsidR="009B39D6" w:rsidRPr="009B39D6">
        <w:rPr>
          <w:noProof/>
        </w:rPr>
        <w:t>et al.</w:t>
      </w:r>
      <w:r w:rsidRPr="009B39D6">
        <w:rPr>
          <w:noProof/>
        </w:rPr>
        <w:t xml:space="preserve"> Sleep homeostasis in Drosophila melanogaster. </w:t>
      </w:r>
      <w:r w:rsidRPr="009B39D6">
        <w:rPr>
          <w:i/>
          <w:noProof/>
        </w:rPr>
        <w:t>Sleep.</w:t>
      </w:r>
      <w:r w:rsidRPr="009B39D6">
        <w:rPr>
          <w:noProof/>
        </w:rPr>
        <w:t xml:space="preserve"> </w:t>
      </w:r>
      <w:r w:rsidRPr="009B39D6">
        <w:rPr>
          <w:b/>
          <w:noProof/>
        </w:rPr>
        <w:t>27</w:t>
      </w:r>
      <w:r w:rsidRPr="009B39D6">
        <w:rPr>
          <w:noProof/>
        </w:rPr>
        <w:t xml:space="preserve"> (4), 628-39</w:t>
      </w:r>
      <w:r w:rsidR="009B39D6">
        <w:rPr>
          <w:noProof/>
        </w:rPr>
        <w:t xml:space="preserve"> (</w:t>
      </w:r>
      <w:r w:rsidRPr="009B39D6">
        <w:rPr>
          <w:noProof/>
        </w:rPr>
        <w:t>2004).</w:t>
      </w:r>
    </w:p>
    <w:p w14:paraId="6ADE7184" w14:textId="0DB59E87" w:rsidR="00D03E53" w:rsidRPr="009B39D6" w:rsidRDefault="00D03E53" w:rsidP="00393A9E">
      <w:pPr>
        <w:pStyle w:val="EndNoteBibliography"/>
        <w:contextualSpacing/>
        <w:jc w:val="both"/>
        <w:rPr>
          <w:noProof/>
        </w:rPr>
      </w:pPr>
      <w:r w:rsidRPr="009B39D6">
        <w:rPr>
          <w:noProof/>
        </w:rPr>
        <w:t>42</w:t>
      </w:r>
      <w:r w:rsidRPr="009B39D6">
        <w:rPr>
          <w:noProof/>
        </w:rPr>
        <w:tab/>
        <w:t>Klose, M.</w:t>
      </w:r>
      <w:r w:rsidR="009B39D6">
        <w:rPr>
          <w:noProof/>
        </w:rPr>
        <w:t xml:space="preserve">, </w:t>
      </w:r>
      <w:r w:rsidRPr="009B39D6">
        <w:rPr>
          <w:noProof/>
        </w:rPr>
        <w:t xml:space="preserve">Shaw, P. Sleep-drive reprograms clock neuronal identity through CREB-binding protein induced PDFR expression. </w:t>
      </w:r>
      <w:r w:rsidRPr="009B39D6">
        <w:rPr>
          <w:i/>
          <w:noProof/>
        </w:rPr>
        <w:t>bioRxiv.</w:t>
      </w:r>
      <w:r w:rsidRPr="009B39D6">
        <w:rPr>
          <w:noProof/>
        </w:rPr>
        <w:t xml:space="preserve"> 2019.12.12.874628</w:t>
      </w:r>
      <w:r w:rsidR="009B39D6">
        <w:rPr>
          <w:noProof/>
        </w:rPr>
        <w:t xml:space="preserve"> (</w:t>
      </w:r>
      <w:r w:rsidRPr="009B39D6">
        <w:rPr>
          <w:noProof/>
        </w:rPr>
        <w:t>2019).</w:t>
      </w:r>
    </w:p>
    <w:p w14:paraId="72B5D6F3" w14:textId="0A29727B" w:rsidR="00D03E53" w:rsidRPr="009B39D6" w:rsidRDefault="00D03E53" w:rsidP="00393A9E">
      <w:pPr>
        <w:pStyle w:val="EndNoteBibliography"/>
        <w:contextualSpacing/>
        <w:jc w:val="both"/>
        <w:rPr>
          <w:noProof/>
        </w:rPr>
      </w:pPr>
      <w:r w:rsidRPr="009B39D6">
        <w:rPr>
          <w:noProof/>
        </w:rPr>
        <w:t>43</w:t>
      </w:r>
      <w:r w:rsidRPr="009B39D6">
        <w:rPr>
          <w:noProof/>
        </w:rPr>
        <w:tab/>
        <w:t>Dissel, S.</w:t>
      </w:r>
      <w:r w:rsidRPr="009B39D6">
        <w:rPr>
          <w:i/>
          <w:noProof/>
        </w:rPr>
        <w:t xml:space="preserve"> </w:t>
      </w:r>
      <w:r w:rsidR="009B39D6" w:rsidRPr="009B39D6">
        <w:rPr>
          <w:noProof/>
        </w:rPr>
        <w:t>et al.</w:t>
      </w:r>
      <w:r w:rsidRPr="009B39D6">
        <w:rPr>
          <w:noProof/>
        </w:rPr>
        <w:t xml:space="preserve"> Sleep restores behavioral plasticity to </w:t>
      </w:r>
      <w:r w:rsidRPr="009B39D6">
        <w:rPr>
          <w:i/>
          <w:noProof/>
        </w:rPr>
        <w:t>Drosophila</w:t>
      </w:r>
      <w:r w:rsidRPr="009B39D6">
        <w:rPr>
          <w:noProof/>
        </w:rPr>
        <w:t xml:space="preserve"> mutants. </w:t>
      </w:r>
      <w:r w:rsidRPr="009B39D6">
        <w:rPr>
          <w:i/>
          <w:noProof/>
        </w:rPr>
        <w:t>Current Biology.</w:t>
      </w:r>
      <w:r w:rsidRPr="009B39D6">
        <w:rPr>
          <w:noProof/>
        </w:rPr>
        <w:t xml:space="preserve"> </w:t>
      </w:r>
      <w:r w:rsidRPr="009B39D6">
        <w:rPr>
          <w:b/>
          <w:noProof/>
        </w:rPr>
        <w:t>25</w:t>
      </w:r>
      <w:r w:rsidRPr="009B39D6">
        <w:rPr>
          <w:noProof/>
        </w:rPr>
        <w:t xml:space="preserve"> (10), 1270-81</w:t>
      </w:r>
      <w:r w:rsidR="009B39D6">
        <w:rPr>
          <w:noProof/>
        </w:rPr>
        <w:t xml:space="preserve"> (</w:t>
      </w:r>
      <w:r w:rsidRPr="009B39D6">
        <w:rPr>
          <w:noProof/>
        </w:rPr>
        <w:t>2015).</w:t>
      </w:r>
    </w:p>
    <w:p w14:paraId="45042E2D" w14:textId="142BC9AE" w:rsidR="00D03E53" w:rsidRPr="009B39D6" w:rsidRDefault="00D03E53" w:rsidP="00393A9E">
      <w:pPr>
        <w:pStyle w:val="EndNoteBibliography"/>
        <w:contextualSpacing/>
        <w:jc w:val="both"/>
        <w:rPr>
          <w:noProof/>
        </w:rPr>
      </w:pPr>
      <w:r w:rsidRPr="009B39D6">
        <w:rPr>
          <w:noProof/>
        </w:rPr>
        <w:t>44</w:t>
      </w:r>
      <w:r w:rsidRPr="009B39D6">
        <w:rPr>
          <w:noProof/>
        </w:rPr>
        <w:tab/>
        <w:t>Gerstner, J. R., Vanderheyden, W. M., Shaw, P. J., Landry, C. F.</w:t>
      </w:r>
      <w:r w:rsidR="009B39D6">
        <w:rPr>
          <w:noProof/>
        </w:rPr>
        <w:t xml:space="preserve">, </w:t>
      </w:r>
      <w:r w:rsidRPr="009B39D6">
        <w:rPr>
          <w:noProof/>
        </w:rPr>
        <w:t xml:space="preserve">Yin, J. C. Fatty-acid binding proteins modulate sleep and enhance long-term memory consolidation in Drosophila. </w:t>
      </w:r>
      <w:r w:rsidRPr="009B39D6">
        <w:rPr>
          <w:i/>
          <w:noProof/>
        </w:rPr>
        <w:t>PLoS One.</w:t>
      </w:r>
      <w:r w:rsidRPr="009B39D6">
        <w:rPr>
          <w:noProof/>
        </w:rPr>
        <w:t xml:space="preserve"> </w:t>
      </w:r>
      <w:r w:rsidRPr="009B39D6">
        <w:rPr>
          <w:b/>
          <w:noProof/>
        </w:rPr>
        <w:t>6</w:t>
      </w:r>
      <w:r w:rsidRPr="009B39D6">
        <w:rPr>
          <w:noProof/>
        </w:rPr>
        <w:t xml:space="preserve"> (1), e15890</w:t>
      </w:r>
      <w:r w:rsidR="009B39D6">
        <w:rPr>
          <w:noProof/>
        </w:rPr>
        <w:t xml:space="preserve"> (</w:t>
      </w:r>
      <w:r w:rsidRPr="009B39D6">
        <w:rPr>
          <w:noProof/>
        </w:rPr>
        <w:t>2011).</w:t>
      </w:r>
    </w:p>
    <w:p w14:paraId="4C6C3E9A" w14:textId="77777777" w:rsidR="002A5CD9" w:rsidRPr="009B39D6" w:rsidRDefault="00212721" w:rsidP="00393A9E">
      <w:pPr>
        <w:pStyle w:val="EndNoteBibliography"/>
        <w:contextualSpacing/>
        <w:jc w:val="both"/>
      </w:pPr>
      <w:r w:rsidRPr="009B39D6">
        <w:fldChar w:fldCharType="end"/>
      </w:r>
    </w:p>
    <w:sectPr w:rsidR="002A5CD9" w:rsidRPr="009B39D6" w:rsidSect="002D6B1E">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0226B2"/>
    <w:multiLevelType w:val="hybridMultilevel"/>
    <w:tmpl w:val="FA567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674F1F"/>
    <w:multiLevelType w:val="multilevel"/>
    <w:tmpl w:val="BD32CB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9E442E3"/>
    <w:multiLevelType w:val="hybridMultilevel"/>
    <w:tmpl w:val="44A60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8B3C26"/>
    <w:multiLevelType w:val="hybridMultilevel"/>
    <w:tmpl w:val="A3463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967884"/>
    <w:multiLevelType w:val="multilevel"/>
    <w:tmpl w:val="5A1EB14C"/>
    <w:lvl w:ilvl="0">
      <w:start w:val="1"/>
      <w:numFmt w:val="decimal"/>
      <w:lvlText w:val="%1."/>
      <w:lvlJc w:val="left"/>
      <w:pPr>
        <w:ind w:left="720" w:hanging="360"/>
      </w:p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d5exvoea5w2effx0xvpz22dffx2adds5p&quot;&gt;alex primer-Converted&lt;record-ids&gt;&lt;item&gt;9&lt;/item&gt;&lt;item&gt;24&lt;/item&gt;&lt;item&gt;29&lt;/item&gt;&lt;item&gt;30&lt;/item&gt;&lt;item&gt;47&lt;/item&gt;&lt;item&gt;65&lt;/item&gt;&lt;item&gt;66&lt;/item&gt;&lt;item&gt;68&lt;/item&gt;&lt;item&gt;79&lt;/item&gt;&lt;item&gt;80&lt;/item&gt;&lt;item&gt;85&lt;/item&gt;&lt;item&gt;86&lt;/item&gt;&lt;item&gt;119&lt;/item&gt;&lt;item&gt;121&lt;/item&gt;&lt;item&gt;161&lt;/item&gt;&lt;item&gt;175&lt;/item&gt;&lt;item&gt;176&lt;/item&gt;&lt;item&gt;177&lt;/item&gt;&lt;item&gt;179&lt;/item&gt;&lt;item&gt;183&lt;/item&gt;&lt;item&gt;190&lt;/item&gt;&lt;item&gt;193&lt;/item&gt;&lt;item&gt;198&lt;/item&gt;&lt;item&gt;267&lt;/item&gt;&lt;item&gt;292&lt;/item&gt;&lt;item&gt;320&lt;/item&gt;&lt;item&gt;400&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30&lt;/item&gt;&lt;item&gt;431&lt;/item&gt;&lt;item&gt;441&lt;/item&gt;&lt;/record-ids&gt;&lt;/item&gt;&lt;/Libraries&gt;"/>
  </w:docVars>
  <w:rsids>
    <w:rsidRoot w:val="00BF61E3"/>
    <w:rsid w:val="000003CE"/>
    <w:rsid w:val="00000466"/>
    <w:rsid w:val="000017B8"/>
    <w:rsid w:val="0000266C"/>
    <w:rsid w:val="00003851"/>
    <w:rsid w:val="00010DD6"/>
    <w:rsid w:val="000113B9"/>
    <w:rsid w:val="0001345A"/>
    <w:rsid w:val="00014997"/>
    <w:rsid w:val="0002019C"/>
    <w:rsid w:val="00022D32"/>
    <w:rsid w:val="00023A5B"/>
    <w:rsid w:val="00025ACF"/>
    <w:rsid w:val="00031BD9"/>
    <w:rsid w:val="0003388E"/>
    <w:rsid w:val="00035EAE"/>
    <w:rsid w:val="00036BD6"/>
    <w:rsid w:val="000442F2"/>
    <w:rsid w:val="0005636C"/>
    <w:rsid w:val="00060633"/>
    <w:rsid w:val="000628EC"/>
    <w:rsid w:val="00064BB1"/>
    <w:rsid w:val="00064F60"/>
    <w:rsid w:val="00066076"/>
    <w:rsid w:val="00067550"/>
    <w:rsid w:val="00071E73"/>
    <w:rsid w:val="00073322"/>
    <w:rsid w:val="000735B8"/>
    <w:rsid w:val="000754B3"/>
    <w:rsid w:val="000847E9"/>
    <w:rsid w:val="00087D3E"/>
    <w:rsid w:val="000907A1"/>
    <w:rsid w:val="0009426A"/>
    <w:rsid w:val="000A1BBF"/>
    <w:rsid w:val="000A5CE8"/>
    <w:rsid w:val="000A6A62"/>
    <w:rsid w:val="000A7738"/>
    <w:rsid w:val="000B0683"/>
    <w:rsid w:val="000B29C4"/>
    <w:rsid w:val="000B2E30"/>
    <w:rsid w:val="000C17B5"/>
    <w:rsid w:val="000C2D4D"/>
    <w:rsid w:val="000C42FA"/>
    <w:rsid w:val="000D6ED4"/>
    <w:rsid w:val="000E141B"/>
    <w:rsid w:val="000E37CE"/>
    <w:rsid w:val="000E701D"/>
    <w:rsid w:val="000F08BF"/>
    <w:rsid w:val="000F1339"/>
    <w:rsid w:val="0010421D"/>
    <w:rsid w:val="00106B66"/>
    <w:rsid w:val="00107372"/>
    <w:rsid w:val="001113BF"/>
    <w:rsid w:val="001115A3"/>
    <w:rsid w:val="00112649"/>
    <w:rsid w:val="00114451"/>
    <w:rsid w:val="001207F2"/>
    <w:rsid w:val="00120F8B"/>
    <w:rsid w:val="00122181"/>
    <w:rsid w:val="00123412"/>
    <w:rsid w:val="00126FF4"/>
    <w:rsid w:val="001320E0"/>
    <w:rsid w:val="001425C8"/>
    <w:rsid w:val="001433F0"/>
    <w:rsid w:val="00154C90"/>
    <w:rsid w:val="001638A1"/>
    <w:rsid w:val="00170014"/>
    <w:rsid w:val="00173281"/>
    <w:rsid w:val="00174868"/>
    <w:rsid w:val="00174D0E"/>
    <w:rsid w:val="00175DBF"/>
    <w:rsid w:val="00176E81"/>
    <w:rsid w:val="001901B3"/>
    <w:rsid w:val="001942EE"/>
    <w:rsid w:val="001952D0"/>
    <w:rsid w:val="00197C6B"/>
    <w:rsid w:val="001A2EAB"/>
    <w:rsid w:val="001A6222"/>
    <w:rsid w:val="001B6DA2"/>
    <w:rsid w:val="001B72E4"/>
    <w:rsid w:val="001C4E21"/>
    <w:rsid w:val="001C7AB6"/>
    <w:rsid w:val="001D0318"/>
    <w:rsid w:val="001D0B4E"/>
    <w:rsid w:val="001D19D5"/>
    <w:rsid w:val="001D4C54"/>
    <w:rsid w:val="001D4C8F"/>
    <w:rsid w:val="001E0699"/>
    <w:rsid w:val="001E0EA8"/>
    <w:rsid w:val="001E14CC"/>
    <w:rsid w:val="001E1BDA"/>
    <w:rsid w:val="001E269B"/>
    <w:rsid w:val="001E37FA"/>
    <w:rsid w:val="001E57D8"/>
    <w:rsid w:val="001F2FCD"/>
    <w:rsid w:val="001F754E"/>
    <w:rsid w:val="00207F0B"/>
    <w:rsid w:val="00211991"/>
    <w:rsid w:val="00212721"/>
    <w:rsid w:val="00214E9B"/>
    <w:rsid w:val="00216FE7"/>
    <w:rsid w:val="0021761B"/>
    <w:rsid w:val="00221722"/>
    <w:rsid w:val="00225B49"/>
    <w:rsid w:val="00234A8B"/>
    <w:rsid w:val="00236EC5"/>
    <w:rsid w:val="002464E1"/>
    <w:rsid w:val="00254342"/>
    <w:rsid w:val="00255471"/>
    <w:rsid w:val="00255D21"/>
    <w:rsid w:val="00261D4A"/>
    <w:rsid w:val="00263178"/>
    <w:rsid w:val="00267CE8"/>
    <w:rsid w:val="00267E6C"/>
    <w:rsid w:val="002716DB"/>
    <w:rsid w:val="002727AC"/>
    <w:rsid w:val="00277F6F"/>
    <w:rsid w:val="00280144"/>
    <w:rsid w:val="002835A4"/>
    <w:rsid w:val="002851C7"/>
    <w:rsid w:val="002879BD"/>
    <w:rsid w:val="00290005"/>
    <w:rsid w:val="002907F5"/>
    <w:rsid w:val="0029094C"/>
    <w:rsid w:val="00290A52"/>
    <w:rsid w:val="00293126"/>
    <w:rsid w:val="002A3D15"/>
    <w:rsid w:val="002A5CD9"/>
    <w:rsid w:val="002A5E80"/>
    <w:rsid w:val="002A6465"/>
    <w:rsid w:val="002A67E7"/>
    <w:rsid w:val="002B1578"/>
    <w:rsid w:val="002B4D1E"/>
    <w:rsid w:val="002B6A4F"/>
    <w:rsid w:val="002C1B3B"/>
    <w:rsid w:val="002C6E53"/>
    <w:rsid w:val="002C702D"/>
    <w:rsid w:val="002D0925"/>
    <w:rsid w:val="002D2BD4"/>
    <w:rsid w:val="002D2DAE"/>
    <w:rsid w:val="002D68F6"/>
    <w:rsid w:val="002D6B1E"/>
    <w:rsid w:val="002E07AA"/>
    <w:rsid w:val="002E202E"/>
    <w:rsid w:val="002E2E02"/>
    <w:rsid w:val="002E5433"/>
    <w:rsid w:val="002E5796"/>
    <w:rsid w:val="002E5FD6"/>
    <w:rsid w:val="002F015E"/>
    <w:rsid w:val="002F36FE"/>
    <w:rsid w:val="002F6101"/>
    <w:rsid w:val="002F6DB5"/>
    <w:rsid w:val="00302A90"/>
    <w:rsid w:val="00303D30"/>
    <w:rsid w:val="003045FC"/>
    <w:rsid w:val="00304D6E"/>
    <w:rsid w:val="00307047"/>
    <w:rsid w:val="003137FA"/>
    <w:rsid w:val="0031499A"/>
    <w:rsid w:val="00314A25"/>
    <w:rsid w:val="00315E3C"/>
    <w:rsid w:val="00323682"/>
    <w:rsid w:val="0032407A"/>
    <w:rsid w:val="0033637A"/>
    <w:rsid w:val="00340A0B"/>
    <w:rsid w:val="0035074B"/>
    <w:rsid w:val="003515BE"/>
    <w:rsid w:val="00351A86"/>
    <w:rsid w:val="00351C76"/>
    <w:rsid w:val="00353749"/>
    <w:rsid w:val="00355ED4"/>
    <w:rsid w:val="0037146B"/>
    <w:rsid w:val="0037324D"/>
    <w:rsid w:val="0037551D"/>
    <w:rsid w:val="003821B4"/>
    <w:rsid w:val="00384484"/>
    <w:rsid w:val="003852F3"/>
    <w:rsid w:val="0038651F"/>
    <w:rsid w:val="00390602"/>
    <w:rsid w:val="00392707"/>
    <w:rsid w:val="00393A9E"/>
    <w:rsid w:val="00393C34"/>
    <w:rsid w:val="00395E0C"/>
    <w:rsid w:val="003A1AC3"/>
    <w:rsid w:val="003A42C4"/>
    <w:rsid w:val="003A6477"/>
    <w:rsid w:val="003A7144"/>
    <w:rsid w:val="003B3946"/>
    <w:rsid w:val="003B6BD9"/>
    <w:rsid w:val="003C0CA0"/>
    <w:rsid w:val="003C3AF4"/>
    <w:rsid w:val="003C5CC0"/>
    <w:rsid w:val="003C729D"/>
    <w:rsid w:val="003C7C71"/>
    <w:rsid w:val="003D313E"/>
    <w:rsid w:val="003D442B"/>
    <w:rsid w:val="003D75F3"/>
    <w:rsid w:val="003E1936"/>
    <w:rsid w:val="003E4D0B"/>
    <w:rsid w:val="003E516D"/>
    <w:rsid w:val="003F19AD"/>
    <w:rsid w:val="003F19C6"/>
    <w:rsid w:val="003F46D4"/>
    <w:rsid w:val="003F50B2"/>
    <w:rsid w:val="003F554E"/>
    <w:rsid w:val="003F5F9E"/>
    <w:rsid w:val="003F7D03"/>
    <w:rsid w:val="004040F5"/>
    <w:rsid w:val="004050B7"/>
    <w:rsid w:val="004051D2"/>
    <w:rsid w:val="00405D14"/>
    <w:rsid w:val="00410562"/>
    <w:rsid w:val="00412841"/>
    <w:rsid w:val="004232E2"/>
    <w:rsid w:val="00423D17"/>
    <w:rsid w:val="00430E70"/>
    <w:rsid w:val="00431799"/>
    <w:rsid w:val="00435422"/>
    <w:rsid w:val="004356AB"/>
    <w:rsid w:val="00444544"/>
    <w:rsid w:val="00444949"/>
    <w:rsid w:val="00447B35"/>
    <w:rsid w:val="00447E04"/>
    <w:rsid w:val="00450886"/>
    <w:rsid w:val="004568D5"/>
    <w:rsid w:val="004603FC"/>
    <w:rsid w:val="0046740A"/>
    <w:rsid w:val="00470771"/>
    <w:rsid w:val="00473810"/>
    <w:rsid w:val="0047479A"/>
    <w:rsid w:val="00474CE8"/>
    <w:rsid w:val="00480587"/>
    <w:rsid w:val="00484DEA"/>
    <w:rsid w:val="0048638E"/>
    <w:rsid w:val="004865B4"/>
    <w:rsid w:val="00491D94"/>
    <w:rsid w:val="0049703B"/>
    <w:rsid w:val="00497165"/>
    <w:rsid w:val="004A0266"/>
    <w:rsid w:val="004A1671"/>
    <w:rsid w:val="004A441B"/>
    <w:rsid w:val="004A5D3E"/>
    <w:rsid w:val="004B33A9"/>
    <w:rsid w:val="004B4382"/>
    <w:rsid w:val="004B544B"/>
    <w:rsid w:val="004C1CA2"/>
    <w:rsid w:val="004D2E64"/>
    <w:rsid w:val="004E104F"/>
    <w:rsid w:val="004E27C5"/>
    <w:rsid w:val="004E7EA7"/>
    <w:rsid w:val="004F0B8F"/>
    <w:rsid w:val="004F18DC"/>
    <w:rsid w:val="004F30FA"/>
    <w:rsid w:val="004F6982"/>
    <w:rsid w:val="00501188"/>
    <w:rsid w:val="005049A2"/>
    <w:rsid w:val="00514D0B"/>
    <w:rsid w:val="005151AE"/>
    <w:rsid w:val="0052187C"/>
    <w:rsid w:val="005235A7"/>
    <w:rsid w:val="00524568"/>
    <w:rsid w:val="00532BC3"/>
    <w:rsid w:val="00533D72"/>
    <w:rsid w:val="0053660C"/>
    <w:rsid w:val="0053736E"/>
    <w:rsid w:val="00540497"/>
    <w:rsid w:val="005414A2"/>
    <w:rsid w:val="0054637E"/>
    <w:rsid w:val="005520A4"/>
    <w:rsid w:val="0055355A"/>
    <w:rsid w:val="005535AD"/>
    <w:rsid w:val="005633A5"/>
    <w:rsid w:val="00564284"/>
    <w:rsid w:val="00566D2A"/>
    <w:rsid w:val="00566F67"/>
    <w:rsid w:val="00570FEF"/>
    <w:rsid w:val="00571F13"/>
    <w:rsid w:val="00573869"/>
    <w:rsid w:val="0057668E"/>
    <w:rsid w:val="0057700B"/>
    <w:rsid w:val="00580447"/>
    <w:rsid w:val="005813AF"/>
    <w:rsid w:val="005828BE"/>
    <w:rsid w:val="00587F1B"/>
    <w:rsid w:val="005913DD"/>
    <w:rsid w:val="00594084"/>
    <w:rsid w:val="00597AAB"/>
    <w:rsid w:val="005A2F9F"/>
    <w:rsid w:val="005A31BB"/>
    <w:rsid w:val="005B6821"/>
    <w:rsid w:val="005C4A57"/>
    <w:rsid w:val="005D12BF"/>
    <w:rsid w:val="005D22D7"/>
    <w:rsid w:val="005D42F1"/>
    <w:rsid w:val="005D47DC"/>
    <w:rsid w:val="005D7E3E"/>
    <w:rsid w:val="005E3DDC"/>
    <w:rsid w:val="005E43A6"/>
    <w:rsid w:val="005E491C"/>
    <w:rsid w:val="005E6A24"/>
    <w:rsid w:val="005E6D91"/>
    <w:rsid w:val="005F0EE3"/>
    <w:rsid w:val="005F2CD0"/>
    <w:rsid w:val="005F7410"/>
    <w:rsid w:val="00611BD2"/>
    <w:rsid w:val="00611E17"/>
    <w:rsid w:val="006135FA"/>
    <w:rsid w:val="00614172"/>
    <w:rsid w:val="00614176"/>
    <w:rsid w:val="00616A88"/>
    <w:rsid w:val="00632D8C"/>
    <w:rsid w:val="006342F8"/>
    <w:rsid w:val="0063445C"/>
    <w:rsid w:val="0063600B"/>
    <w:rsid w:val="00636E65"/>
    <w:rsid w:val="00637A2E"/>
    <w:rsid w:val="00644616"/>
    <w:rsid w:val="00645F02"/>
    <w:rsid w:val="00654380"/>
    <w:rsid w:val="006579DF"/>
    <w:rsid w:val="006613D5"/>
    <w:rsid w:val="0066319E"/>
    <w:rsid w:val="00664462"/>
    <w:rsid w:val="00666263"/>
    <w:rsid w:val="00667EFA"/>
    <w:rsid w:val="00676C11"/>
    <w:rsid w:val="0067762D"/>
    <w:rsid w:val="006805E9"/>
    <w:rsid w:val="00681201"/>
    <w:rsid w:val="0068120D"/>
    <w:rsid w:val="00681D67"/>
    <w:rsid w:val="00687E9B"/>
    <w:rsid w:val="006911D4"/>
    <w:rsid w:val="00692092"/>
    <w:rsid w:val="00693900"/>
    <w:rsid w:val="0069458B"/>
    <w:rsid w:val="006A31A9"/>
    <w:rsid w:val="006A694A"/>
    <w:rsid w:val="006B1514"/>
    <w:rsid w:val="006B1F38"/>
    <w:rsid w:val="006B7784"/>
    <w:rsid w:val="006B7E71"/>
    <w:rsid w:val="006C15E9"/>
    <w:rsid w:val="006D34D5"/>
    <w:rsid w:val="006D3A5A"/>
    <w:rsid w:val="006D3BE8"/>
    <w:rsid w:val="006D3CA1"/>
    <w:rsid w:val="006E511B"/>
    <w:rsid w:val="006F028A"/>
    <w:rsid w:val="006F10AE"/>
    <w:rsid w:val="006F305E"/>
    <w:rsid w:val="006F5A3A"/>
    <w:rsid w:val="00702783"/>
    <w:rsid w:val="00702A3F"/>
    <w:rsid w:val="00704DD7"/>
    <w:rsid w:val="0071012F"/>
    <w:rsid w:val="00712F96"/>
    <w:rsid w:val="00720F2E"/>
    <w:rsid w:val="007212B0"/>
    <w:rsid w:val="00722D8B"/>
    <w:rsid w:val="0073433A"/>
    <w:rsid w:val="00734E69"/>
    <w:rsid w:val="00737ADD"/>
    <w:rsid w:val="0074031E"/>
    <w:rsid w:val="00741897"/>
    <w:rsid w:val="00741A60"/>
    <w:rsid w:val="0074366D"/>
    <w:rsid w:val="00746E60"/>
    <w:rsid w:val="007525DF"/>
    <w:rsid w:val="007531C9"/>
    <w:rsid w:val="007562A1"/>
    <w:rsid w:val="00756E18"/>
    <w:rsid w:val="00770AEF"/>
    <w:rsid w:val="0077134A"/>
    <w:rsid w:val="00772DC4"/>
    <w:rsid w:val="00785A62"/>
    <w:rsid w:val="0078661A"/>
    <w:rsid w:val="007A507A"/>
    <w:rsid w:val="007A73E8"/>
    <w:rsid w:val="007B357D"/>
    <w:rsid w:val="007B4301"/>
    <w:rsid w:val="007B44B0"/>
    <w:rsid w:val="007B6F41"/>
    <w:rsid w:val="007D0D3E"/>
    <w:rsid w:val="007D1F7B"/>
    <w:rsid w:val="007D3B49"/>
    <w:rsid w:val="007D6804"/>
    <w:rsid w:val="007E3668"/>
    <w:rsid w:val="007E4C21"/>
    <w:rsid w:val="007F050B"/>
    <w:rsid w:val="007F4915"/>
    <w:rsid w:val="007F5ADB"/>
    <w:rsid w:val="00804798"/>
    <w:rsid w:val="00805E84"/>
    <w:rsid w:val="00806D62"/>
    <w:rsid w:val="00812780"/>
    <w:rsid w:val="008161C9"/>
    <w:rsid w:val="008217F3"/>
    <w:rsid w:val="0082333C"/>
    <w:rsid w:val="00831064"/>
    <w:rsid w:val="008349E5"/>
    <w:rsid w:val="00834EBD"/>
    <w:rsid w:val="00842011"/>
    <w:rsid w:val="00842043"/>
    <w:rsid w:val="00846AA4"/>
    <w:rsid w:val="00864CE6"/>
    <w:rsid w:val="00866DC1"/>
    <w:rsid w:val="0086791C"/>
    <w:rsid w:val="008735D0"/>
    <w:rsid w:val="00882934"/>
    <w:rsid w:val="00885AB4"/>
    <w:rsid w:val="00886190"/>
    <w:rsid w:val="008864F4"/>
    <w:rsid w:val="00890432"/>
    <w:rsid w:val="00891152"/>
    <w:rsid w:val="00895FB4"/>
    <w:rsid w:val="008A1F6A"/>
    <w:rsid w:val="008A3F49"/>
    <w:rsid w:val="008A416D"/>
    <w:rsid w:val="008A6EBA"/>
    <w:rsid w:val="008B0A8F"/>
    <w:rsid w:val="008B2184"/>
    <w:rsid w:val="008B35DF"/>
    <w:rsid w:val="008B565C"/>
    <w:rsid w:val="008C0D52"/>
    <w:rsid w:val="008C2914"/>
    <w:rsid w:val="008C3E58"/>
    <w:rsid w:val="008C5061"/>
    <w:rsid w:val="008C5A8C"/>
    <w:rsid w:val="008C7E69"/>
    <w:rsid w:val="008D048B"/>
    <w:rsid w:val="008D056A"/>
    <w:rsid w:val="008D285E"/>
    <w:rsid w:val="008D6DF0"/>
    <w:rsid w:val="008D7047"/>
    <w:rsid w:val="008E30BF"/>
    <w:rsid w:val="008E4193"/>
    <w:rsid w:val="008E4FC7"/>
    <w:rsid w:val="008F494B"/>
    <w:rsid w:val="008F699A"/>
    <w:rsid w:val="0090072E"/>
    <w:rsid w:val="0091058E"/>
    <w:rsid w:val="00913686"/>
    <w:rsid w:val="00917549"/>
    <w:rsid w:val="009206BD"/>
    <w:rsid w:val="00930BA4"/>
    <w:rsid w:val="00931923"/>
    <w:rsid w:val="00935792"/>
    <w:rsid w:val="00940AFF"/>
    <w:rsid w:val="0095344D"/>
    <w:rsid w:val="00954608"/>
    <w:rsid w:val="0095597F"/>
    <w:rsid w:val="00956A62"/>
    <w:rsid w:val="00956B08"/>
    <w:rsid w:val="009611CD"/>
    <w:rsid w:val="00961BCB"/>
    <w:rsid w:val="00972C43"/>
    <w:rsid w:val="00972CA6"/>
    <w:rsid w:val="00973352"/>
    <w:rsid w:val="00973B49"/>
    <w:rsid w:val="009827B9"/>
    <w:rsid w:val="009831DE"/>
    <w:rsid w:val="009840E1"/>
    <w:rsid w:val="00984FC7"/>
    <w:rsid w:val="009861E2"/>
    <w:rsid w:val="00991D9D"/>
    <w:rsid w:val="00991E1F"/>
    <w:rsid w:val="0099265A"/>
    <w:rsid w:val="00994989"/>
    <w:rsid w:val="00995F2E"/>
    <w:rsid w:val="009A3023"/>
    <w:rsid w:val="009B1B51"/>
    <w:rsid w:val="009B2D01"/>
    <w:rsid w:val="009B39D6"/>
    <w:rsid w:val="009C1E43"/>
    <w:rsid w:val="009C5679"/>
    <w:rsid w:val="009C7B10"/>
    <w:rsid w:val="009D0DAC"/>
    <w:rsid w:val="009D14BB"/>
    <w:rsid w:val="009D49C0"/>
    <w:rsid w:val="009E16E4"/>
    <w:rsid w:val="009E210D"/>
    <w:rsid w:val="009E2B40"/>
    <w:rsid w:val="009E367A"/>
    <w:rsid w:val="009E3E07"/>
    <w:rsid w:val="009E5A64"/>
    <w:rsid w:val="009E64A2"/>
    <w:rsid w:val="009E7A12"/>
    <w:rsid w:val="009F0197"/>
    <w:rsid w:val="00A02289"/>
    <w:rsid w:val="00A02F9C"/>
    <w:rsid w:val="00A03D06"/>
    <w:rsid w:val="00A04F7F"/>
    <w:rsid w:val="00A07212"/>
    <w:rsid w:val="00A111B9"/>
    <w:rsid w:val="00A141E8"/>
    <w:rsid w:val="00A147C6"/>
    <w:rsid w:val="00A15E1F"/>
    <w:rsid w:val="00A16B35"/>
    <w:rsid w:val="00A178B2"/>
    <w:rsid w:val="00A2358D"/>
    <w:rsid w:val="00A23F14"/>
    <w:rsid w:val="00A252D6"/>
    <w:rsid w:val="00A33307"/>
    <w:rsid w:val="00A340C2"/>
    <w:rsid w:val="00A4538C"/>
    <w:rsid w:val="00A465C9"/>
    <w:rsid w:val="00A53244"/>
    <w:rsid w:val="00A560CA"/>
    <w:rsid w:val="00A57E78"/>
    <w:rsid w:val="00A65ECD"/>
    <w:rsid w:val="00A73982"/>
    <w:rsid w:val="00A76866"/>
    <w:rsid w:val="00A76ED7"/>
    <w:rsid w:val="00A772ED"/>
    <w:rsid w:val="00A80B64"/>
    <w:rsid w:val="00A84DB8"/>
    <w:rsid w:val="00A86B97"/>
    <w:rsid w:val="00A923D3"/>
    <w:rsid w:val="00A93307"/>
    <w:rsid w:val="00A940B0"/>
    <w:rsid w:val="00A95591"/>
    <w:rsid w:val="00A96343"/>
    <w:rsid w:val="00AA0BF1"/>
    <w:rsid w:val="00AA2F1A"/>
    <w:rsid w:val="00AA72A7"/>
    <w:rsid w:val="00AC4191"/>
    <w:rsid w:val="00AC494B"/>
    <w:rsid w:val="00AC578A"/>
    <w:rsid w:val="00AC60BE"/>
    <w:rsid w:val="00AD10C2"/>
    <w:rsid w:val="00AD3E09"/>
    <w:rsid w:val="00AD714F"/>
    <w:rsid w:val="00AD75EA"/>
    <w:rsid w:val="00AE2280"/>
    <w:rsid w:val="00AE6A17"/>
    <w:rsid w:val="00AE7A6C"/>
    <w:rsid w:val="00AF05F4"/>
    <w:rsid w:val="00AF0BE7"/>
    <w:rsid w:val="00AF108D"/>
    <w:rsid w:val="00AF42A7"/>
    <w:rsid w:val="00AF5541"/>
    <w:rsid w:val="00AF7921"/>
    <w:rsid w:val="00B02139"/>
    <w:rsid w:val="00B0717D"/>
    <w:rsid w:val="00B1442F"/>
    <w:rsid w:val="00B2164F"/>
    <w:rsid w:val="00B2178A"/>
    <w:rsid w:val="00B21CCD"/>
    <w:rsid w:val="00B226C9"/>
    <w:rsid w:val="00B22A71"/>
    <w:rsid w:val="00B22E74"/>
    <w:rsid w:val="00B25936"/>
    <w:rsid w:val="00B315A5"/>
    <w:rsid w:val="00B32BAD"/>
    <w:rsid w:val="00B360DB"/>
    <w:rsid w:val="00B4119D"/>
    <w:rsid w:val="00B415DB"/>
    <w:rsid w:val="00B4334C"/>
    <w:rsid w:val="00B456DF"/>
    <w:rsid w:val="00B50E4B"/>
    <w:rsid w:val="00B5125A"/>
    <w:rsid w:val="00B57CA6"/>
    <w:rsid w:val="00B6059B"/>
    <w:rsid w:val="00B6118F"/>
    <w:rsid w:val="00B66767"/>
    <w:rsid w:val="00B73291"/>
    <w:rsid w:val="00B73F2F"/>
    <w:rsid w:val="00B74F01"/>
    <w:rsid w:val="00B770AC"/>
    <w:rsid w:val="00B8357F"/>
    <w:rsid w:val="00B87C3C"/>
    <w:rsid w:val="00BA043A"/>
    <w:rsid w:val="00BA65EC"/>
    <w:rsid w:val="00BB3FEF"/>
    <w:rsid w:val="00BB65C5"/>
    <w:rsid w:val="00BC35D5"/>
    <w:rsid w:val="00BD0D37"/>
    <w:rsid w:val="00BD3380"/>
    <w:rsid w:val="00BD4469"/>
    <w:rsid w:val="00BD465D"/>
    <w:rsid w:val="00BD67DD"/>
    <w:rsid w:val="00BD7BF8"/>
    <w:rsid w:val="00BE1B73"/>
    <w:rsid w:val="00BE362D"/>
    <w:rsid w:val="00BE3CA3"/>
    <w:rsid w:val="00BF0A5A"/>
    <w:rsid w:val="00BF61E3"/>
    <w:rsid w:val="00BF716B"/>
    <w:rsid w:val="00C01EF7"/>
    <w:rsid w:val="00C22FAA"/>
    <w:rsid w:val="00C30208"/>
    <w:rsid w:val="00C315F6"/>
    <w:rsid w:val="00C46517"/>
    <w:rsid w:val="00C46BE1"/>
    <w:rsid w:val="00C57178"/>
    <w:rsid w:val="00C61541"/>
    <w:rsid w:val="00C63D30"/>
    <w:rsid w:val="00C6435E"/>
    <w:rsid w:val="00C65274"/>
    <w:rsid w:val="00C66677"/>
    <w:rsid w:val="00C704A1"/>
    <w:rsid w:val="00C70DB1"/>
    <w:rsid w:val="00C729E9"/>
    <w:rsid w:val="00C766D5"/>
    <w:rsid w:val="00C87528"/>
    <w:rsid w:val="00C90A57"/>
    <w:rsid w:val="00C91743"/>
    <w:rsid w:val="00C93757"/>
    <w:rsid w:val="00C93DC2"/>
    <w:rsid w:val="00C955B2"/>
    <w:rsid w:val="00C96F8A"/>
    <w:rsid w:val="00CA08D6"/>
    <w:rsid w:val="00CA381D"/>
    <w:rsid w:val="00CA4108"/>
    <w:rsid w:val="00CA52A4"/>
    <w:rsid w:val="00CA572A"/>
    <w:rsid w:val="00CA5BF5"/>
    <w:rsid w:val="00CB4DCC"/>
    <w:rsid w:val="00CB4EF4"/>
    <w:rsid w:val="00CB558D"/>
    <w:rsid w:val="00CB615E"/>
    <w:rsid w:val="00CB6971"/>
    <w:rsid w:val="00CC207F"/>
    <w:rsid w:val="00CC48D8"/>
    <w:rsid w:val="00CC6C69"/>
    <w:rsid w:val="00CC7521"/>
    <w:rsid w:val="00CD0EBF"/>
    <w:rsid w:val="00CD1FC3"/>
    <w:rsid w:val="00CD66E4"/>
    <w:rsid w:val="00CE1AC7"/>
    <w:rsid w:val="00CE1EED"/>
    <w:rsid w:val="00CE2926"/>
    <w:rsid w:val="00CE69DB"/>
    <w:rsid w:val="00CE7795"/>
    <w:rsid w:val="00CF00CC"/>
    <w:rsid w:val="00CF6AF4"/>
    <w:rsid w:val="00CF7609"/>
    <w:rsid w:val="00D0261F"/>
    <w:rsid w:val="00D03CC1"/>
    <w:rsid w:val="00D03E53"/>
    <w:rsid w:val="00D059DD"/>
    <w:rsid w:val="00D065D7"/>
    <w:rsid w:val="00D06F9E"/>
    <w:rsid w:val="00D115F3"/>
    <w:rsid w:val="00D20083"/>
    <w:rsid w:val="00D21161"/>
    <w:rsid w:val="00D258FA"/>
    <w:rsid w:val="00D27493"/>
    <w:rsid w:val="00D30A0E"/>
    <w:rsid w:val="00D329C6"/>
    <w:rsid w:val="00D3508B"/>
    <w:rsid w:val="00D36487"/>
    <w:rsid w:val="00D36D84"/>
    <w:rsid w:val="00D371B3"/>
    <w:rsid w:val="00D4057D"/>
    <w:rsid w:val="00D42825"/>
    <w:rsid w:val="00D43689"/>
    <w:rsid w:val="00D50B23"/>
    <w:rsid w:val="00D53F21"/>
    <w:rsid w:val="00D62B15"/>
    <w:rsid w:val="00D67356"/>
    <w:rsid w:val="00D70315"/>
    <w:rsid w:val="00D80670"/>
    <w:rsid w:val="00D856AC"/>
    <w:rsid w:val="00DA20F4"/>
    <w:rsid w:val="00DA216A"/>
    <w:rsid w:val="00DA2A4F"/>
    <w:rsid w:val="00DA4D64"/>
    <w:rsid w:val="00DA6A79"/>
    <w:rsid w:val="00DB056A"/>
    <w:rsid w:val="00DB18CC"/>
    <w:rsid w:val="00DC5AA2"/>
    <w:rsid w:val="00DC743B"/>
    <w:rsid w:val="00DD21D0"/>
    <w:rsid w:val="00DD28C5"/>
    <w:rsid w:val="00DD40E1"/>
    <w:rsid w:val="00DD5459"/>
    <w:rsid w:val="00DD754D"/>
    <w:rsid w:val="00DD7EDB"/>
    <w:rsid w:val="00DE35EF"/>
    <w:rsid w:val="00DE5E54"/>
    <w:rsid w:val="00DF0636"/>
    <w:rsid w:val="00DF7587"/>
    <w:rsid w:val="00E040B9"/>
    <w:rsid w:val="00E049B9"/>
    <w:rsid w:val="00E1089B"/>
    <w:rsid w:val="00E11C71"/>
    <w:rsid w:val="00E121C1"/>
    <w:rsid w:val="00E1390B"/>
    <w:rsid w:val="00E160FB"/>
    <w:rsid w:val="00E23135"/>
    <w:rsid w:val="00E25B1A"/>
    <w:rsid w:val="00E309B6"/>
    <w:rsid w:val="00E3199D"/>
    <w:rsid w:val="00E31B65"/>
    <w:rsid w:val="00E320C5"/>
    <w:rsid w:val="00E32DA4"/>
    <w:rsid w:val="00E33DF3"/>
    <w:rsid w:val="00E35CDA"/>
    <w:rsid w:val="00E416BA"/>
    <w:rsid w:val="00E419C4"/>
    <w:rsid w:val="00E4388F"/>
    <w:rsid w:val="00E45F39"/>
    <w:rsid w:val="00E46575"/>
    <w:rsid w:val="00E46A6C"/>
    <w:rsid w:val="00E50C54"/>
    <w:rsid w:val="00E50FD6"/>
    <w:rsid w:val="00E52A53"/>
    <w:rsid w:val="00E54B25"/>
    <w:rsid w:val="00E5536D"/>
    <w:rsid w:val="00E607B6"/>
    <w:rsid w:val="00E668F8"/>
    <w:rsid w:val="00E669B0"/>
    <w:rsid w:val="00E672E6"/>
    <w:rsid w:val="00E71426"/>
    <w:rsid w:val="00E77692"/>
    <w:rsid w:val="00E810A1"/>
    <w:rsid w:val="00E91EFB"/>
    <w:rsid w:val="00E92C9B"/>
    <w:rsid w:val="00EA228B"/>
    <w:rsid w:val="00EA354F"/>
    <w:rsid w:val="00EA58B3"/>
    <w:rsid w:val="00EA6B44"/>
    <w:rsid w:val="00EB3A41"/>
    <w:rsid w:val="00EB4979"/>
    <w:rsid w:val="00EB5B77"/>
    <w:rsid w:val="00EC1904"/>
    <w:rsid w:val="00EC280F"/>
    <w:rsid w:val="00EC6D27"/>
    <w:rsid w:val="00ED1F90"/>
    <w:rsid w:val="00ED258B"/>
    <w:rsid w:val="00ED7321"/>
    <w:rsid w:val="00EE4D13"/>
    <w:rsid w:val="00EF5739"/>
    <w:rsid w:val="00F004A8"/>
    <w:rsid w:val="00F00E52"/>
    <w:rsid w:val="00F02C5B"/>
    <w:rsid w:val="00F03976"/>
    <w:rsid w:val="00F06CEE"/>
    <w:rsid w:val="00F215F1"/>
    <w:rsid w:val="00F21816"/>
    <w:rsid w:val="00F22A40"/>
    <w:rsid w:val="00F23A8D"/>
    <w:rsid w:val="00F267AF"/>
    <w:rsid w:val="00F2684A"/>
    <w:rsid w:val="00F31563"/>
    <w:rsid w:val="00F323B4"/>
    <w:rsid w:val="00F33414"/>
    <w:rsid w:val="00F33C51"/>
    <w:rsid w:val="00F35BCB"/>
    <w:rsid w:val="00F37082"/>
    <w:rsid w:val="00F47886"/>
    <w:rsid w:val="00F503C6"/>
    <w:rsid w:val="00F50699"/>
    <w:rsid w:val="00F5096B"/>
    <w:rsid w:val="00F62646"/>
    <w:rsid w:val="00F633CA"/>
    <w:rsid w:val="00F64E0D"/>
    <w:rsid w:val="00F64FFD"/>
    <w:rsid w:val="00F679F7"/>
    <w:rsid w:val="00F733B4"/>
    <w:rsid w:val="00F81FF0"/>
    <w:rsid w:val="00F8355F"/>
    <w:rsid w:val="00F83D44"/>
    <w:rsid w:val="00F83DC0"/>
    <w:rsid w:val="00F8465B"/>
    <w:rsid w:val="00F872ED"/>
    <w:rsid w:val="00F9012C"/>
    <w:rsid w:val="00F91A1E"/>
    <w:rsid w:val="00F95755"/>
    <w:rsid w:val="00F964E3"/>
    <w:rsid w:val="00F97196"/>
    <w:rsid w:val="00FA00CC"/>
    <w:rsid w:val="00FA22E0"/>
    <w:rsid w:val="00FA44F1"/>
    <w:rsid w:val="00FB2D50"/>
    <w:rsid w:val="00FB30DE"/>
    <w:rsid w:val="00FC1FE6"/>
    <w:rsid w:val="00FC2592"/>
    <w:rsid w:val="00FC3E68"/>
    <w:rsid w:val="00FD4CD1"/>
    <w:rsid w:val="00FE0A41"/>
    <w:rsid w:val="00FE5D44"/>
    <w:rsid w:val="00FE7AA3"/>
    <w:rsid w:val="00FF0CBA"/>
    <w:rsid w:val="00FF7B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1574D"/>
  <w15:docId w15:val="{1C8C3690-6AD9-FD4F-ABB3-65D5A5855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445C"/>
    <w:pPr>
      <w:ind w:left="720"/>
      <w:contextualSpacing/>
    </w:pPr>
  </w:style>
  <w:style w:type="character" w:styleId="Hyperlink">
    <w:name w:val="Hyperlink"/>
    <w:basedOn w:val="DefaultParagraphFont"/>
    <w:uiPriority w:val="99"/>
    <w:unhideWhenUsed/>
    <w:rsid w:val="002A5CD9"/>
    <w:rPr>
      <w:color w:val="0563C1" w:themeColor="hyperlink"/>
      <w:u w:val="single"/>
    </w:rPr>
  </w:style>
  <w:style w:type="character" w:customStyle="1" w:styleId="UnresolvedMention1">
    <w:name w:val="Unresolved Mention1"/>
    <w:basedOn w:val="DefaultParagraphFont"/>
    <w:uiPriority w:val="99"/>
    <w:semiHidden/>
    <w:unhideWhenUsed/>
    <w:rsid w:val="002A5CD9"/>
    <w:rPr>
      <w:color w:val="605E5C"/>
      <w:shd w:val="clear" w:color="auto" w:fill="E1DFDD"/>
    </w:rPr>
  </w:style>
  <w:style w:type="character" w:styleId="FollowedHyperlink">
    <w:name w:val="FollowedHyperlink"/>
    <w:basedOn w:val="DefaultParagraphFont"/>
    <w:uiPriority w:val="99"/>
    <w:semiHidden/>
    <w:unhideWhenUsed/>
    <w:rsid w:val="009F0197"/>
    <w:rPr>
      <w:color w:val="954F72" w:themeColor="followedHyperlink"/>
      <w:u w:val="single"/>
    </w:rPr>
  </w:style>
  <w:style w:type="paragraph" w:customStyle="1" w:styleId="EndNoteBibliographyTitle">
    <w:name w:val="EndNote Bibliography Title"/>
    <w:basedOn w:val="Normal"/>
    <w:link w:val="EndNoteBibliographyTitleChar"/>
    <w:rsid w:val="00212721"/>
    <w:pPr>
      <w:jc w:val="center"/>
    </w:pPr>
    <w:rPr>
      <w:rFonts w:ascii="Calibri" w:hAnsi="Calibri" w:cs="Calibri"/>
    </w:rPr>
  </w:style>
  <w:style w:type="character" w:customStyle="1" w:styleId="ListParagraphChar">
    <w:name w:val="List Paragraph Char"/>
    <w:basedOn w:val="DefaultParagraphFont"/>
    <w:link w:val="ListParagraph"/>
    <w:uiPriority w:val="34"/>
    <w:rsid w:val="00212721"/>
    <w:rPr>
      <w:rFonts w:eastAsiaTheme="minorEastAsia"/>
    </w:rPr>
  </w:style>
  <w:style w:type="character" w:customStyle="1" w:styleId="EndNoteBibliographyTitleChar">
    <w:name w:val="EndNote Bibliography Title Char"/>
    <w:basedOn w:val="ListParagraphChar"/>
    <w:link w:val="EndNoteBibliographyTitle"/>
    <w:rsid w:val="00212721"/>
    <w:rPr>
      <w:rFonts w:ascii="Calibri" w:eastAsiaTheme="minorEastAsia" w:hAnsi="Calibri" w:cs="Calibri"/>
    </w:rPr>
  </w:style>
  <w:style w:type="paragraph" w:customStyle="1" w:styleId="EndNoteBibliography">
    <w:name w:val="EndNote Bibliography"/>
    <w:basedOn w:val="Normal"/>
    <w:link w:val="EndNoteBibliographyChar"/>
    <w:rsid w:val="00212721"/>
    <w:rPr>
      <w:rFonts w:ascii="Calibri" w:hAnsi="Calibri" w:cs="Calibri"/>
    </w:rPr>
  </w:style>
  <w:style w:type="character" w:customStyle="1" w:styleId="EndNoteBibliographyChar">
    <w:name w:val="EndNote Bibliography Char"/>
    <w:basedOn w:val="ListParagraphChar"/>
    <w:link w:val="EndNoteBibliography"/>
    <w:rsid w:val="00212721"/>
    <w:rPr>
      <w:rFonts w:ascii="Calibri" w:eastAsiaTheme="minorEastAsia" w:hAnsi="Calibri" w:cs="Calibri"/>
    </w:rPr>
  </w:style>
  <w:style w:type="paragraph" w:styleId="BalloonText">
    <w:name w:val="Balloon Text"/>
    <w:basedOn w:val="Normal"/>
    <w:link w:val="BalloonTextChar"/>
    <w:uiPriority w:val="99"/>
    <w:semiHidden/>
    <w:unhideWhenUsed/>
    <w:rsid w:val="004105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10562"/>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741A60"/>
    <w:rPr>
      <w:sz w:val="16"/>
      <w:szCs w:val="16"/>
    </w:rPr>
  </w:style>
  <w:style w:type="paragraph" w:styleId="CommentText">
    <w:name w:val="annotation text"/>
    <w:basedOn w:val="Normal"/>
    <w:link w:val="CommentTextChar"/>
    <w:uiPriority w:val="99"/>
    <w:semiHidden/>
    <w:unhideWhenUsed/>
    <w:rsid w:val="00741A60"/>
    <w:rPr>
      <w:sz w:val="20"/>
      <w:szCs w:val="20"/>
    </w:rPr>
  </w:style>
  <w:style w:type="character" w:customStyle="1" w:styleId="CommentTextChar">
    <w:name w:val="Comment Text Char"/>
    <w:basedOn w:val="DefaultParagraphFont"/>
    <w:link w:val="CommentText"/>
    <w:uiPriority w:val="99"/>
    <w:semiHidden/>
    <w:rsid w:val="00741A6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741A60"/>
    <w:rPr>
      <w:b/>
      <w:bCs/>
    </w:rPr>
  </w:style>
  <w:style w:type="character" w:customStyle="1" w:styleId="CommentSubjectChar">
    <w:name w:val="Comment Subject Char"/>
    <w:basedOn w:val="CommentTextChar"/>
    <w:link w:val="CommentSubject"/>
    <w:uiPriority w:val="99"/>
    <w:semiHidden/>
    <w:rsid w:val="00741A60"/>
    <w:rPr>
      <w:rFonts w:eastAsiaTheme="minorEastAsia"/>
      <w:b/>
      <w:bCs/>
      <w:sz w:val="20"/>
      <w:szCs w:val="20"/>
    </w:rPr>
  </w:style>
  <w:style w:type="paragraph" w:styleId="Revision">
    <w:name w:val="Revision"/>
    <w:hidden/>
    <w:uiPriority w:val="99"/>
    <w:semiHidden/>
    <w:rsid w:val="009206BD"/>
    <w:rPr>
      <w:rFonts w:eastAsiaTheme="minorEastAsia"/>
    </w:rPr>
  </w:style>
  <w:style w:type="character" w:styleId="LineNumber">
    <w:name w:val="line number"/>
    <w:basedOn w:val="DefaultParagraphFont"/>
    <w:uiPriority w:val="99"/>
    <w:semiHidden/>
    <w:unhideWhenUsed/>
    <w:rsid w:val="002D6B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0089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morgan@wust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elnatturk@wustl.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91471-2151-4EDC-9203-B23D6370A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0</Pages>
  <Words>5635</Words>
  <Characters>3212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hna Melnattur</dc:creator>
  <cp:lastModifiedBy>Nam Nguyen</cp:lastModifiedBy>
  <cp:revision>4</cp:revision>
  <dcterms:created xsi:type="dcterms:W3CDTF">2020-11-20T07:36:00Z</dcterms:created>
  <dcterms:modified xsi:type="dcterms:W3CDTF">2020-11-30T19:58:00Z</dcterms:modified>
</cp:coreProperties>
</file>